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A2A08E9" w14:textId="175C5DCB" w:rsidR="005F2FBF" w:rsidRPr="004152EF" w:rsidRDefault="004152EF" w:rsidP="008A145E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4152EF">
        <w:rPr>
          <w:rFonts w:ascii="Times New Roman" w:hAnsi="Times New Roman" w:cs="Times New Roman"/>
          <w:b/>
          <w:sz w:val="28"/>
          <w:szCs w:val="28"/>
          <w:lang w:val="en-US"/>
        </w:rPr>
        <w:t>Supplementary material</w:t>
      </w:r>
    </w:p>
    <w:p w14:paraId="69A4CF8C" w14:textId="77777777" w:rsidR="00471810" w:rsidRPr="008A145E" w:rsidRDefault="00471810" w:rsidP="008A145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2BB2631" w14:textId="48953AB7" w:rsidR="00471810" w:rsidRDefault="00471810" w:rsidP="008A145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kern w:val="36"/>
          <w:sz w:val="24"/>
          <w:szCs w:val="24"/>
          <w:lang w:val="en-US" w:eastAsia="pt-BR"/>
        </w:rPr>
      </w:pPr>
      <w:r w:rsidRPr="00471810">
        <w:rPr>
          <w:rFonts w:ascii="Times New Roman" w:hAnsi="Times New Roman" w:cs="Times New Roman"/>
          <w:sz w:val="24"/>
          <w:szCs w:val="24"/>
          <w:lang w:val="en-US"/>
        </w:rPr>
        <w:t>This material is provided for: “</w:t>
      </w:r>
      <w:r w:rsidR="00B7191B" w:rsidRPr="00B7191B">
        <w:rPr>
          <w:rFonts w:ascii="Times New Roman" w:eastAsia="Times New Roman" w:hAnsi="Times New Roman" w:cs="Times New Roman"/>
          <w:kern w:val="36"/>
          <w:sz w:val="24"/>
          <w:szCs w:val="24"/>
          <w:lang w:val="en-US" w:eastAsia="pt-BR"/>
        </w:rPr>
        <w:t>A data set with kinematic and ground reaction forces of human balance</w:t>
      </w:r>
      <w:r w:rsidRPr="00471810">
        <w:rPr>
          <w:rFonts w:ascii="Times New Roman" w:eastAsia="Times New Roman" w:hAnsi="Times New Roman" w:cs="Times New Roman"/>
          <w:kern w:val="36"/>
          <w:sz w:val="24"/>
          <w:szCs w:val="24"/>
          <w:lang w:val="en-US" w:eastAsia="pt-BR"/>
        </w:rPr>
        <w:t>”.</w:t>
      </w:r>
    </w:p>
    <w:p w14:paraId="1FFA54F3" w14:textId="53F95498" w:rsidR="001877AA" w:rsidRDefault="001877AA" w:rsidP="008A145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kern w:val="36"/>
          <w:sz w:val="24"/>
          <w:szCs w:val="24"/>
          <w:lang w:val="en-US" w:eastAsia="pt-BR"/>
        </w:rPr>
      </w:pPr>
    </w:p>
    <w:p w14:paraId="1F2F1B18" w14:textId="222B2DD1" w:rsidR="001877AA" w:rsidRPr="001877AA" w:rsidRDefault="001877AA" w:rsidP="001877AA">
      <w:pPr>
        <w:autoSpaceDE w:val="0"/>
        <w:autoSpaceDN w:val="0"/>
        <w:adjustRightInd w:val="0"/>
        <w:spacing w:after="0" w:line="240" w:lineRule="auto"/>
        <w:rPr>
          <w:rFonts w:ascii="Times New Roman" w:eastAsia="Times New Roman" w:hAnsi="Times New Roman" w:cs="Times New Roman"/>
          <w:kern w:val="36"/>
          <w:sz w:val="24"/>
          <w:szCs w:val="24"/>
          <w:lang w:val="en-US" w:eastAsia="pt-BR"/>
        </w:rPr>
      </w:pPr>
      <w:r w:rsidRPr="001877AA">
        <w:rPr>
          <w:rFonts w:ascii="Times New Roman" w:eastAsia="Times New Roman" w:hAnsi="Times New Roman" w:cs="Times New Roman"/>
          <w:kern w:val="36"/>
          <w:sz w:val="24"/>
          <w:szCs w:val="24"/>
          <w:lang w:val="en-US" w:eastAsia="pt-BR"/>
        </w:rPr>
        <w:t xml:space="preserve">The marker set </w:t>
      </w:r>
      <w:r w:rsidRPr="001877AA">
        <w:rPr>
          <w:rFonts w:ascii="Times New Roman" w:hAnsi="Times New Roman" w:cs="Times New Roman"/>
          <w:sz w:val="24"/>
          <w:szCs w:val="24"/>
          <w:lang w:val="en-US"/>
        </w:rPr>
        <w:t xml:space="preserve">model used in this study is based on the work of </w:t>
      </w:r>
      <w:proofErr w:type="spellStart"/>
      <w:r w:rsidRPr="001877AA">
        <w:rPr>
          <w:rFonts w:ascii="Times New Roman" w:hAnsi="Times New Roman" w:cs="Times New Roman"/>
          <w:sz w:val="24"/>
          <w:szCs w:val="24"/>
          <w:lang w:val="en-US"/>
        </w:rPr>
        <w:t>Leardini</w:t>
      </w:r>
      <w:proofErr w:type="spellEnd"/>
      <w:r w:rsidRPr="001877AA">
        <w:rPr>
          <w:rFonts w:ascii="Times New Roman" w:hAnsi="Times New Roman" w:cs="Times New Roman"/>
          <w:sz w:val="24"/>
          <w:szCs w:val="24"/>
          <w:lang w:val="en-US"/>
        </w:rPr>
        <w:t xml:space="preserve"> and collaborators </w:t>
      </w:r>
      <w:r w:rsidRPr="001877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GVhcmRpbmk8L0F1dGhvcj48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</w:fldData>
        </w:fldChar>
      </w:r>
      <w:r w:rsidRPr="001877A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Pr="001877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GVhcmRpbmk8L0F1dGhvcj48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</w:fldData>
        </w:fldChar>
      </w:r>
      <w:r w:rsidRPr="001877A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Pr="001877AA">
        <w:rPr>
          <w:rFonts w:ascii="Times New Roman" w:hAnsi="Times New Roman" w:cs="Times New Roman"/>
          <w:sz w:val="24"/>
          <w:szCs w:val="24"/>
        </w:rPr>
      </w:r>
      <w:r w:rsidRPr="001877AA">
        <w:rPr>
          <w:rFonts w:ascii="Times New Roman" w:hAnsi="Times New Roman" w:cs="Times New Roman"/>
          <w:sz w:val="24"/>
          <w:szCs w:val="24"/>
        </w:rPr>
        <w:fldChar w:fldCharType="end"/>
      </w:r>
      <w:r w:rsidRPr="001877AA">
        <w:rPr>
          <w:rFonts w:ascii="Times New Roman" w:hAnsi="Times New Roman" w:cs="Times New Roman"/>
          <w:sz w:val="24"/>
          <w:szCs w:val="24"/>
        </w:rPr>
      </w:r>
      <w:r w:rsidRPr="001877AA">
        <w:rPr>
          <w:rFonts w:ascii="Times New Roman" w:hAnsi="Times New Roman" w:cs="Times New Roman"/>
          <w:sz w:val="24"/>
          <w:szCs w:val="24"/>
        </w:rPr>
        <w:fldChar w:fldCharType="separate"/>
      </w:r>
      <w:r w:rsidRPr="001877AA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5" w:tooltip="Leardini, 2011 #9" w:history="1">
        <w:r w:rsidRPr="001877AA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011</w:t>
        </w:r>
      </w:hyperlink>
      <w:r w:rsidRPr="001877AA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; </w:t>
      </w:r>
      <w:hyperlink w:anchor="_ENREF_6" w:tooltip="Leardini, 2007 #10" w:history="1">
        <w:r w:rsidRPr="001877AA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007</w:t>
        </w:r>
      </w:hyperlink>
      <w:r w:rsidRPr="001877AA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1877AA">
        <w:rPr>
          <w:rFonts w:ascii="Times New Roman" w:hAnsi="Times New Roman" w:cs="Times New Roman"/>
          <w:sz w:val="24"/>
          <w:szCs w:val="24"/>
        </w:rPr>
        <w:fldChar w:fldCharType="end"/>
      </w:r>
      <w:r w:rsidRPr="001877AA">
        <w:rPr>
          <w:rFonts w:ascii="Times New Roman" w:hAnsi="Times New Roman" w:cs="Times New Roman"/>
          <w:sz w:val="24"/>
          <w:szCs w:val="24"/>
          <w:lang w:val="en-US"/>
        </w:rPr>
        <w:t xml:space="preserve">. There is a tutorial of the Visual3D software for the </w:t>
      </w:r>
      <w:r w:rsidRPr="001877AA">
        <w:rPr>
          <w:rFonts w:ascii="Times New Roman" w:hAnsi="Times New Roman" w:cs="Times New Roman"/>
          <w:color w:val="252525"/>
          <w:sz w:val="24"/>
          <w:szCs w:val="24"/>
          <w:shd w:val="clear" w:color="auto" w:fill="FFFFFF"/>
          <w:lang w:val="en-US"/>
        </w:rPr>
        <w:t>IOR Full Body Model</w:t>
      </w:r>
      <w:r w:rsidRPr="001877AA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hyperlink r:id="rId6" w:history="1">
        <w:r w:rsidRPr="001877AA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://c-motion.com/v3dwiki/index.php?title=Tutorial:_IOR_Gait_Full-Body_Model</w:t>
        </w:r>
      </w:hyperlink>
      <w:r w:rsidRPr="001877AA">
        <w:rPr>
          <w:rFonts w:ascii="Times New Roman" w:hAnsi="Times New Roman" w:cs="Times New Roman"/>
          <w:sz w:val="24"/>
          <w:szCs w:val="24"/>
          <w:lang w:val="en-US"/>
        </w:rPr>
        <w:t xml:space="preserve">) which is close related to the present model </w:t>
      </w:r>
      <w:r>
        <w:rPr>
          <w:rFonts w:ascii="Times New Roman" w:hAnsi="Times New Roman" w:cs="Times New Roman"/>
          <w:sz w:val="24"/>
          <w:szCs w:val="24"/>
          <w:lang w:val="en-US"/>
        </w:rPr>
        <w:t>we employed</w:t>
      </w:r>
      <w:r w:rsidRPr="001877AA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0B51B11" w14:textId="77777777" w:rsidR="00471810" w:rsidRDefault="00471810" w:rsidP="008A145E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eastAsia="Times New Roman" w:hAnsi="Times New Roman" w:cs="Times New Roman"/>
          <w:kern w:val="36"/>
          <w:sz w:val="24"/>
          <w:szCs w:val="24"/>
          <w:lang w:val="en-US" w:eastAsia="pt-BR"/>
        </w:rPr>
      </w:pPr>
    </w:p>
    <w:p w14:paraId="0EDC18FF" w14:textId="5B9077AA" w:rsidR="00471810" w:rsidRDefault="00471810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7191B">
        <w:rPr>
          <w:rFonts w:ascii="Times New Roman" w:hAnsi="Times New Roman" w:cs="Times New Roman"/>
          <w:b/>
          <w:sz w:val="24"/>
          <w:szCs w:val="24"/>
          <w:lang w:val="en-US"/>
        </w:rPr>
        <w:t>Table 1. Label, name</w:t>
      </w:r>
      <w:r w:rsidR="008A145E" w:rsidRPr="00B7191B">
        <w:rPr>
          <w:rFonts w:ascii="Times New Roman" w:hAnsi="Times New Roman" w:cs="Times New Roman"/>
          <w:b/>
          <w:sz w:val="24"/>
          <w:szCs w:val="24"/>
          <w:lang w:val="en-US"/>
        </w:rPr>
        <w:t>,</w:t>
      </w:r>
      <w:r w:rsidRPr="00B7191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description of the 42 markers used.</w:t>
      </w:r>
    </w:p>
    <w:p w14:paraId="504B9C15" w14:textId="77777777" w:rsidR="001877AA" w:rsidRPr="00B7191B" w:rsidRDefault="001877AA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elaSimples2"/>
        <w:tblW w:w="0" w:type="auto"/>
        <w:jc w:val="center"/>
        <w:tblLook w:val="04A0" w:firstRow="1" w:lastRow="0" w:firstColumn="1" w:lastColumn="0" w:noHBand="0" w:noVBand="1"/>
      </w:tblPr>
      <w:tblGrid>
        <w:gridCol w:w="3248"/>
        <w:gridCol w:w="2549"/>
        <w:gridCol w:w="4669"/>
      </w:tblGrid>
      <w:tr w:rsidR="00471810" w:rsidRPr="008A145E" w14:paraId="2EF58EF6" w14:textId="77777777" w:rsidTr="008A14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CB79C7F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  <w:b w:val="0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Label</w:t>
            </w:r>
            <w:proofErr w:type="spellEnd"/>
          </w:p>
        </w:tc>
        <w:tc>
          <w:tcPr>
            <w:tcW w:w="0" w:type="auto"/>
          </w:tcPr>
          <w:p w14:paraId="1AFB6DE9" w14:textId="77777777" w:rsidR="00471810" w:rsidRPr="008A145E" w:rsidRDefault="00471810" w:rsidP="008A145E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Name</w:t>
            </w:r>
            <w:proofErr w:type="spellEnd"/>
          </w:p>
        </w:tc>
        <w:tc>
          <w:tcPr>
            <w:tcW w:w="0" w:type="auto"/>
          </w:tcPr>
          <w:p w14:paraId="3AB438D8" w14:textId="77777777" w:rsidR="00471810" w:rsidRPr="008A145E" w:rsidRDefault="00471810" w:rsidP="008A145E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Description</w:t>
            </w:r>
            <w:proofErr w:type="spellEnd"/>
          </w:p>
        </w:tc>
      </w:tr>
      <w:tr w:rsidR="00471810" w:rsidRPr="00AB7A48" w14:paraId="65EFC3B3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D7A3AB4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.Front.Head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.Front.Head</w:t>
            </w:r>
            <w:proofErr w:type="spellEnd"/>
          </w:p>
        </w:tc>
        <w:tc>
          <w:tcPr>
            <w:tcW w:w="0" w:type="auto"/>
          </w:tcPr>
          <w:p w14:paraId="752ABBDE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front </w:t>
            </w:r>
            <w:proofErr w:type="spellStart"/>
            <w:r w:rsidRPr="008A145E">
              <w:rPr>
                <w:rFonts w:ascii="Times New Roman" w:hAnsi="Times New Roman" w:cs="Times New Roman"/>
              </w:rPr>
              <w:t>head</w:t>
            </w:r>
            <w:proofErr w:type="spellEnd"/>
          </w:p>
        </w:tc>
        <w:tc>
          <w:tcPr>
            <w:tcW w:w="0" w:type="auto"/>
          </w:tcPr>
          <w:p w14:paraId="0376217F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Approximately over the right/left temple.</w:t>
            </w:r>
          </w:p>
        </w:tc>
      </w:tr>
      <w:tr w:rsidR="00471810" w:rsidRPr="00AB7A48" w14:paraId="3B6DB47C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A339D91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.Back.Head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.Back.Head</w:t>
            </w:r>
            <w:proofErr w:type="spellEnd"/>
          </w:p>
        </w:tc>
        <w:tc>
          <w:tcPr>
            <w:tcW w:w="0" w:type="auto"/>
          </w:tcPr>
          <w:p w14:paraId="6930A0F6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back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head</w:t>
            </w:r>
            <w:proofErr w:type="spellEnd"/>
          </w:p>
        </w:tc>
        <w:tc>
          <w:tcPr>
            <w:tcW w:w="0" w:type="auto"/>
          </w:tcPr>
          <w:p w14:paraId="099BDCAE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On the back of the head, roughly in a horizontal plane of the front head markers.</w:t>
            </w:r>
          </w:p>
        </w:tc>
      </w:tr>
      <w:tr w:rsidR="00471810" w:rsidRPr="00AB7A48" w14:paraId="14DF111D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AB1D881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.Shoulder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.Shoulder</w:t>
            </w:r>
            <w:proofErr w:type="spellEnd"/>
          </w:p>
        </w:tc>
        <w:tc>
          <w:tcPr>
            <w:tcW w:w="0" w:type="auto"/>
          </w:tcPr>
          <w:p w14:paraId="13CBB671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shoulder</w:t>
            </w:r>
            <w:proofErr w:type="spellEnd"/>
          </w:p>
        </w:tc>
        <w:tc>
          <w:tcPr>
            <w:tcW w:w="0" w:type="auto"/>
          </w:tcPr>
          <w:p w14:paraId="0922BDFC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Acromio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>-clavicular joint.</w:t>
            </w:r>
          </w:p>
        </w:tc>
      </w:tr>
      <w:tr w:rsidR="00471810" w:rsidRPr="00AB7A48" w14:paraId="5D18732A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CA05196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C7</w:t>
            </w:r>
          </w:p>
        </w:tc>
        <w:tc>
          <w:tcPr>
            <w:tcW w:w="0" w:type="auto"/>
          </w:tcPr>
          <w:p w14:paraId="3D66CF58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7th cervical </w:t>
            </w:r>
            <w:proofErr w:type="spellStart"/>
            <w:r w:rsidRPr="008A145E">
              <w:rPr>
                <w:rFonts w:ascii="Times New Roman" w:hAnsi="Times New Roman" w:cs="Times New Roman"/>
              </w:rPr>
              <w:t>vertebrae</w:t>
            </w:r>
            <w:proofErr w:type="spellEnd"/>
          </w:p>
        </w:tc>
        <w:tc>
          <w:tcPr>
            <w:tcW w:w="0" w:type="auto"/>
          </w:tcPr>
          <w:p w14:paraId="2C2D335E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Spinous process of the seventh cervical vertebrae.</w:t>
            </w:r>
          </w:p>
        </w:tc>
      </w:tr>
      <w:tr w:rsidR="00471810" w:rsidRPr="008A145E" w14:paraId="3D42566E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E07002E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0" w:type="auto"/>
          </w:tcPr>
          <w:p w14:paraId="3D9EAA18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2nd </w:t>
            </w:r>
            <w:proofErr w:type="spellStart"/>
            <w:r w:rsidRPr="008A145E">
              <w:rPr>
                <w:rFonts w:ascii="Times New Roman" w:hAnsi="Times New Roman" w:cs="Times New Roman"/>
              </w:rPr>
              <w:t>thoracic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vertebrae</w:t>
            </w:r>
            <w:proofErr w:type="spellEnd"/>
          </w:p>
        </w:tc>
        <w:tc>
          <w:tcPr>
            <w:tcW w:w="0" w:type="auto"/>
          </w:tcPr>
          <w:p w14:paraId="0AF03C34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Second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thoracic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vertebrae</w:t>
            </w:r>
            <w:proofErr w:type="spellEnd"/>
            <w:r w:rsidRPr="008A145E">
              <w:rPr>
                <w:rFonts w:ascii="Times New Roman" w:hAnsi="Times New Roman" w:cs="Times New Roman"/>
              </w:rPr>
              <w:t>.</w:t>
            </w:r>
          </w:p>
        </w:tc>
      </w:tr>
      <w:tr w:rsidR="00471810" w:rsidRPr="008A145E" w14:paraId="454649D9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4FA9500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T7</w:t>
            </w:r>
          </w:p>
        </w:tc>
        <w:tc>
          <w:tcPr>
            <w:tcW w:w="0" w:type="auto"/>
          </w:tcPr>
          <w:p w14:paraId="0C32EF14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7th </w:t>
            </w:r>
            <w:proofErr w:type="spellStart"/>
            <w:r w:rsidRPr="008A145E">
              <w:rPr>
                <w:rFonts w:ascii="Times New Roman" w:hAnsi="Times New Roman" w:cs="Times New Roman"/>
              </w:rPr>
              <w:t>thoracic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vertebrae</w:t>
            </w:r>
            <w:proofErr w:type="spellEnd"/>
          </w:p>
        </w:tc>
        <w:tc>
          <w:tcPr>
            <w:tcW w:w="0" w:type="auto"/>
          </w:tcPr>
          <w:p w14:paraId="190A9016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Seventh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thoracic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vertebrae</w:t>
            </w:r>
            <w:proofErr w:type="spellEnd"/>
            <w:r w:rsidRPr="008A145E">
              <w:rPr>
                <w:rFonts w:ascii="Times New Roman" w:hAnsi="Times New Roman" w:cs="Times New Roman"/>
              </w:rPr>
              <w:t>.</w:t>
            </w:r>
          </w:p>
        </w:tc>
      </w:tr>
      <w:tr w:rsidR="00471810" w:rsidRPr="00AB7A48" w14:paraId="72955F10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48BE9F7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L1, L3, L5</w:t>
            </w:r>
          </w:p>
        </w:tc>
        <w:tc>
          <w:tcPr>
            <w:tcW w:w="0" w:type="auto"/>
          </w:tcPr>
          <w:p w14:paraId="769B844A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1st, 3rd, 5th lumbar vertebrae</w:t>
            </w:r>
          </w:p>
        </w:tc>
        <w:tc>
          <w:tcPr>
            <w:tcW w:w="0" w:type="auto"/>
          </w:tcPr>
          <w:p w14:paraId="472F09BC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irst, third and fifth lumbar vertebrae.</w:t>
            </w:r>
          </w:p>
        </w:tc>
      </w:tr>
      <w:tr w:rsidR="00471810" w:rsidRPr="00AB7A48" w14:paraId="5E71836C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76CECFC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IJ</w:t>
            </w:r>
          </w:p>
        </w:tc>
        <w:tc>
          <w:tcPr>
            <w:tcW w:w="0" w:type="auto"/>
          </w:tcPr>
          <w:p w14:paraId="58CC6945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Incisura </w:t>
            </w:r>
            <w:proofErr w:type="spellStart"/>
            <w:r w:rsidRPr="008A145E">
              <w:rPr>
                <w:rFonts w:ascii="Times New Roman" w:hAnsi="Times New Roman" w:cs="Times New Roman"/>
              </w:rPr>
              <w:t>jugularis</w:t>
            </w:r>
            <w:proofErr w:type="spellEnd"/>
          </w:p>
        </w:tc>
        <w:tc>
          <w:tcPr>
            <w:tcW w:w="0" w:type="auto"/>
          </w:tcPr>
          <w:p w14:paraId="34EF6138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Deepest point of incisura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jugularis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471810" w:rsidRPr="00AB7A48" w14:paraId="220653CF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CBBD85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PX</w:t>
            </w:r>
          </w:p>
        </w:tc>
        <w:tc>
          <w:tcPr>
            <w:tcW w:w="0" w:type="auto"/>
          </w:tcPr>
          <w:p w14:paraId="7A3277BF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Xiphoid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process</w:t>
            </w:r>
            <w:proofErr w:type="spellEnd"/>
          </w:p>
        </w:tc>
        <w:tc>
          <w:tcPr>
            <w:tcW w:w="0" w:type="auto"/>
          </w:tcPr>
          <w:p w14:paraId="7D28D1D2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Xiphoid process (most caudal point of the sternum).</w:t>
            </w:r>
          </w:p>
        </w:tc>
      </w:tr>
      <w:tr w:rsidR="00471810" w:rsidRPr="008A145E" w14:paraId="2028A1B0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7CA030A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ASIS/L.ASIS</w:t>
            </w:r>
          </w:p>
        </w:tc>
        <w:tc>
          <w:tcPr>
            <w:tcW w:w="0" w:type="auto"/>
          </w:tcPr>
          <w:p w14:paraId="4BE3847A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anterior superior iliac spine</w:t>
            </w:r>
          </w:p>
        </w:tc>
        <w:tc>
          <w:tcPr>
            <w:tcW w:w="0" w:type="auto"/>
          </w:tcPr>
          <w:p w14:paraId="725E2119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Anterior superior iliac spine.</w:t>
            </w:r>
          </w:p>
        </w:tc>
      </w:tr>
      <w:tr w:rsidR="00471810" w:rsidRPr="008A145E" w14:paraId="19ECBD4E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1CF9C1A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PSIS/L.PSIS</w:t>
            </w:r>
          </w:p>
        </w:tc>
        <w:tc>
          <w:tcPr>
            <w:tcW w:w="0" w:type="auto"/>
          </w:tcPr>
          <w:p w14:paraId="24A47002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posterior superior iliac spine</w:t>
            </w:r>
          </w:p>
        </w:tc>
        <w:tc>
          <w:tcPr>
            <w:tcW w:w="0" w:type="auto"/>
          </w:tcPr>
          <w:p w14:paraId="5369B90B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Posterior superior iliac spine.</w:t>
            </w:r>
          </w:p>
        </w:tc>
      </w:tr>
      <w:tr w:rsidR="00471810" w:rsidRPr="008A145E" w14:paraId="0A151C1C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A2718CD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.Iliac.Crest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.Iliac.Crest</w:t>
            </w:r>
            <w:proofErr w:type="spellEnd"/>
          </w:p>
        </w:tc>
        <w:tc>
          <w:tcPr>
            <w:tcW w:w="0" w:type="auto"/>
          </w:tcPr>
          <w:p w14:paraId="38EF448B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iliac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crest</w:t>
            </w:r>
            <w:proofErr w:type="spellEnd"/>
          </w:p>
        </w:tc>
        <w:tc>
          <w:tcPr>
            <w:tcW w:w="0" w:type="auto"/>
          </w:tcPr>
          <w:p w14:paraId="4E255AB1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Iliac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crest</w:t>
            </w:r>
            <w:proofErr w:type="spellEnd"/>
            <w:r w:rsidRPr="008A145E">
              <w:rPr>
                <w:rFonts w:ascii="Times New Roman" w:hAnsi="Times New Roman" w:cs="Times New Roman"/>
              </w:rPr>
              <w:t>.</w:t>
            </w:r>
          </w:p>
        </w:tc>
      </w:tr>
      <w:tr w:rsidR="00471810" w:rsidRPr="00AB7A48" w14:paraId="7DE47E29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6E40F8C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GRT/L.GRT</w:t>
            </w:r>
          </w:p>
        </w:tc>
        <w:tc>
          <w:tcPr>
            <w:tcW w:w="0" w:type="auto"/>
          </w:tcPr>
          <w:p w14:paraId="56356299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greater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trochanter</w:t>
            </w:r>
            <w:proofErr w:type="spellEnd"/>
          </w:p>
        </w:tc>
        <w:tc>
          <w:tcPr>
            <w:tcW w:w="0" w:type="auto"/>
          </w:tcPr>
          <w:p w14:paraId="59146145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Most lateral prominence of the greater trochanter.</w:t>
            </w:r>
          </w:p>
        </w:tc>
      </w:tr>
      <w:tr w:rsidR="00471810" w:rsidRPr="00AB7A48" w14:paraId="4DA75A11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1C8F2E4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.Knee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.Knee</w:t>
            </w:r>
            <w:proofErr w:type="spellEnd"/>
          </w:p>
        </w:tc>
        <w:tc>
          <w:tcPr>
            <w:tcW w:w="0" w:type="auto"/>
          </w:tcPr>
          <w:p w14:paraId="551AE261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femoral </w:t>
            </w:r>
            <w:proofErr w:type="spellStart"/>
            <w:r w:rsidRPr="008A145E">
              <w:rPr>
                <w:rFonts w:ascii="Times New Roman" w:hAnsi="Times New Roman" w:cs="Times New Roman"/>
              </w:rPr>
              <w:t>epicondyle</w:t>
            </w:r>
            <w:proofErr w:type="spellEnd"/>
          </w:p>
        </w:tc>
        <w:tc>
          <w:tcPr>
            <w:tcW w:w="0" w:type="auto"/>
          </w:tcPr>
          <w:p w14:paraId="036B7D02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Most lateral prominence of the lateral femoral epicondyle.</w:t>
            </w:r>
          </w:p>
        </w:tc>
      </w:tr>
      <w:tr w:rsidR="00471810" w:rsidRPr="00AB7A48" w14:paraId="46EB2D9D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8371BB0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.Knee.Medial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.Knee.Medial</w:t>
            </w:r>
            <w:proofErr w:type="spellEnd"/>
          </w:p>
        </w:tc>
        <w:tc>
          <w:tcPr>
            <w:tcW w:w="0" w:type="auto"/>
          </w:tcPr>
          <w:p w14:paraId="652DFCC9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medial femoral epicondyle</w:t>
            </w:r>
          </w:p>
        </w:tc>
        <w:tc>
          <w:tcPr>
            <w:tcW w:w="0" w:type="auto"/>
          </w:tcPr>
          <w:p w14:paraId="3047A0A9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Most medial prominence of the medial femoral epicondyle.</w:t>
            </w:r>
          </w:p>
        </w:tc>
      </w:tr>
      <w:tr w:rsidR="00471810" w:rsidRPr="00AB7A48" w14:paraId="2ADE7AF8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741BF0B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HF/L.HF</w:t>
            </w:r>
          </w:p>
        </w:tc>
        <w:tc>
          <w:tcPr>
            <w:tcW w:w="0" w:type="auto"/>
          </w:tcPr>
          <w:p w14:paraId="404AEF20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head of the fibula</w:t>
            </w:r>
          </w:p>
        </w:tc>
        <w:tc>
          <w:tcPr>
            <w:tcW w:w="0" w:type="auto"/>
          </w:tcPr>
          <w:p w14:paraId="15C46835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Proximal tip of the head of the fibula.</w:t>
            </w:r>
          </w:p>
        </w:tc>
      </w:tr>
      <w:tr w:rsidR="00471810" w:rsidRPr="00AB7A48" w14:paraId="05EA287B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4203B09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TT/L.TT</w:t>
            </w:r>
          </w:p>
        </w:tc>
        <w:tc>
          <w:tcPr>
            <w:tcW w:w="0" w:type="auto"/>
          </w:tcPr>
          <w:p w14:paraId="538591EC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tibial </w:t>
            </w:r>
            <w:proofErr w:type="spellStart"/>
            <w:r w:rsidRPr="008A145E">
              <w:rPr>
                <w:rFonts w:ascii="Times New Roman" w:hAnsi="Times New Roman" w:cs="Times New Roman"/>
              </w:rPr>
              <w:t>tuberosity</w:t>
            </w:r>
            <w:proofErr w:type="spellEnd"/>
          </w:p>
        </w:tc>
        <w:tc>
          <w:tcPr>
            <w:tcW w:w="0" w:type="auto"/>
          </w:tcPr>
          <w:p w14:paraId="463BF9C7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Anterior border of the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tibial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tuberosity.</w:t>
            </w:r>
          </w:p>
        </w:tc>
      </w:tr>
      <w:tr w:rsidR="00471810" w:rsidRPr="00AB7A48" w14:paraId="16A092B3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31F9A5A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.Ankle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.Ankle</w:t>
            </w:r>
            <w:proofErr w:type="spellEnd"/>
          </w:p>
        </w:tc>
        <w:tc>
          <w:tcPr>
            <w:tcW w:w="0" w:type="auto"/>
          </w:tcPr>
          <w:p w14:paraId="6E7133DA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lateral </w:t>
            </w:r>
            <w:proofErr w:type="spellStart"/>
            <w:r w:rsidRPr="008A145E">
              <w:rPr>
                <w:rFonts w:ascii="Times New Roman" w:hAnsi="Times New Roman" w:cs="Times New Roman"/>
              </w:rPr>
              <w:t>malleolus</w:t>
            </w:r>
            <w:proofErr w:type="spellEnd"/>
          </w:p>
        </w:tc>
        <w:tc>
          <w:tcPr>
            <w:tcW w:w="0" w:type="auto"/>
          </w:tcPr>
          <w:p w14:paraId="07DF2524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prominence of the lateral malleolus.</w:t>
            </w:r>
          </w:p>
        </w:tc>
      </w:tr>
      <w:tr w:rsidR="00471810" w:rsidRPr="00AB7A48" w14:paraId="222360A6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9288E7B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.Ankle.Medial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.Ankle.Medial</w:t>
            </w:r>
            <w:proofErr w:type="spellEnd"/>
          </w:p>
        </w:tc>
        <w:tc>
          <w:tcPr>
            <w:tcW w:w="0" w:type="auto"/>
          </w:tcPr>
          <w:p w14:paraId="13EEDA08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medial </w:t>
            </w:r>
            <w:proofErr w:type="spellStart"/>
            <w:r w:rsidRPr="008A145E">
              <w:rPr>
                <w:rFonts w:ascii="Times New Roman" w:hAnsi="Times New Roman" w:cs="Times New Roman"/>
              </w:rPr>
              <w:t>malleolus</w:t>
            </w:r>
            <w:proofErr w:type="spellEnd"/>
          </w:p>
        </w:tc>
        <w:tc>
          <w:tcPr>
            <w:tcW w:w="0" w:type="auto"/>
          </w:tcPr>
          <w:p w14:paraId="4D2F141C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Most medial prominence of the medial malleolus.</w:t>
            </w:r>
          </w:p>
        </w:tc>
      </w:tr>
      <w:tr w:rsidR="00471810" w:rsidRPr="00AB7A48" w14:paraId="3DB49A11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3F780D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.Heel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.Heel</w:t>
            </w:r>
            <w:proofErr w:type="spellEnd"/>
          </w:p>
        </w:tc>
        <w:tc>
          <w:tcPr>
            <w:tcW w:w="0" w:type="auto"/>
          </w:tcPr>
          <w:p w14:paraId="17ED69F6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heel</w:t>
            </w:r>
            <w:proofErr w:type="spellEnd"/>
          </w:p>
        </w:tc>
        <w:tc>
          <w:tcPr>
            <w:tcW w:w="0" w:type="auto"/>
          </w:tcPr>
          <w:p w14:paraId="0A06B0AD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Aspect of the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achilles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tendon insertion on the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calcaneous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471810" w:rsidRPr="00AB7A48" w14:paraId="005CE56F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4874103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MT1/L.MT1</w:t>
            </w:r>
          </w:p>
        </w:tc>
        <w:tc>
          <w:tcPr>
            <w:tcW w:w="0" w:type="auto"/>
          </w:tcPr>
          <w:p w14:paraId="63D5EAD3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1st metatarsal head</w:t>
            </w:r>
          </w:p>
        </w:tc>
        <w:tc>
          <w:tcPr>
            <w:tcW w:w="0" w:type="auto"/>
          </w:tcPr>
          <w:p w14:paraId="209E9F95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Dorsal margin of the first metatarsal head.</w:t>
            </w:r>
          </w:p>
        </w:tc>
      </w:tr>
      <w:tr w:rsidR="00471810" w:rsidRPr="00AB7A48" w14:paraId="318ECD87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DA7FB0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MT2/L.MT2</w:t>
            </w:r>
          </w:p>
        </w:tc>
        <w:tc>
          <w:tcPr>
            <w:tcW w:w="0" w:type="auto"/>
          </w:tcPr>
          <w:p w14:paraId="07612470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2nd metatarsal head</w:t>
            </w:r>
          </w:p>
        </w:tc>
        <w:tc>
          <w:tcPr>
            <w:tcW w:w="0" w:type="auto"/>
          </w:tcPr>
          <w:p w14:paraId="34BF7F99" w14:textId="77777777" w:rsidR="00471810" w:rsidRPr="008A145E" w:rsidRDefault="0047181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Dorsal aspect of the second metatarsal head.</w:t>
            </w:r>
          </w:p>
        </w:tc>
      </w:tr>
      <w:tr w:rsidR="00471810" w:rsidRPr="00AB7A48" w14:paraId="2E34433A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E6F88C9" w14:textId="77777777" w:rsidR="00471810" w:rsidRPr="008A145E" w:rsidRDefault="00471810" w:rsidP="008A145E">
            <w:pPr>
              <w:jc w:val="both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.MT5/L.MT5</w:t>
            </w:r>
          </w:p>
        </w:tc>
        <w:tc>
          <w:tcPr>
            <w:tcW w:w="0" w:type="auto"/>
          </w:tcPr>
          <w:p w14:paraId="27DF7192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5th metatarsal head</w:t>
            </w:r>
          </w:p>
        </w:tc>
        <w:tc>
          <w:tcPr>
            <w:tcW w:w="0" w:type="auto"/>
          </w:tcPr>
          <w:p w14:paraId="4214ACC1" w14:textId="77777777" w:rsidR="00471810" w:rsidRPr="008A145E" w:rsidRDefault="0047181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Dorsal margin of the fifth metatarsal head.</w:t>
            </w:r>
          </w:p>
        </w:tc>
      </w:tr>
    </w:tbl>
    <w:p w14:paraId="486A2CD0" w14:textId="2C460F6A" w:rsidR="008A145E" w:rsidRDefault="008A145E" w:rsidP="008A145E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8B5A03F" w14:textId="65622CD0" w:rsidR="002918C0" w:rsidRDefault="002918C0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7191B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Table 2</w:t>
      </w:r>
      <w:r w:rsidR="008A145E" w:rsidRPr="00B7191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B7191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Label and name of the </w:t>
      </w:r>
      <w:r w:rsidR="00AB7A48">
        <w:rPr>
          <w:rFonts w:ascii="Times New Roman" w:hAnsi="Times New Roman" w:cs="Times New Roman"/>
          <w:b/>
          <w:sz w:val="24"/>
          <w:szCs w:val="24"/>
          <w:lang w:val="en-US"/>
        </w:rPr>
        <w:t>calculated</w:t>
      </w:r>
      <w:r w:rsidRPr="00B7191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gles.</w:t>
      </w:r>
    </w:p>
    <w:p w14:paraId="1347F4B2" w14:textId="77777777" w:rsidR="001877AA" w:rsidRPr="00B7191B" w:rsidRDefault="001877AA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elaSimples2"/>
        <w:tblW w:w="0" w:type="auto"/>
        <w:jc w:val="center"/>
        <w:tblLook w:val="04A0" w:firstRow="1" w:lastRow="0" w:firstColumn="1" w:lastColumn="0" w:noHBand="0" w:noVBand="1"/>
      </w:tblPr>
      <w:tblGrid>
        <w:gridCol w:w="1806"/>
        <w:gridCol w:w="3416"/>
        <w:gridCol w:w="1940"/>
        <w:gridCol w:w="3304"/>
      </w:tblGrid>
      <w:tr w:rsidR="002918C0" w:rsidRPr="00AB7A48" w14:paraId="0F4BFF8D" w14:textId="77777777" w:rsidTr="008A14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AD1852E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</w:p>
        </w:tc>
        <w:tc>
          <w:tcPr>
            <w:tcW w:w="0" w:type="auto"/>
          </w:tcPr>
          <w:p w14:paraId="72EEE596" w14:textId="77777777" w:rsidR="002918C0" w:rsidRPr="00AB7A48" w:rsidRDefault="002918C0" w:rsidP="008A145E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lang w:val="en-US"/>
              </w:rPr>
            </w:pPr>
            <w:r w:rsidRPr="00AB7A48">
              <w:rPr>
                <w:rFonts w:ascii="Times New Roman" w:hAnsi="Times New Roman" w:cs="Times New Roman"/>
                <w:lang w:val="en-US"/>
              </w:rPr>
              <w:t>Planar angles</w:t>
            </w:r>
          </w:p>
        </w:tc>
        <w:tc>
          <w:tcPr>
            <w:tcW w:w="0" w:type="auto"/>
          </w:tcPr>
          <w:p w14:paraId="51EAAE51" w14:textId="77777777" w:rsidR="002918C0" w:rsidRPr="00AB7A48" w:rsidRDefault="002918C0" w:rsidP="008A145E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lang w:val="en-US"/>
              </w:rPr>
            </w:pPr>
          </w:p>
        </w:tc>
        <w:tc>
          <w:tcPr>
            <w:tcW w:w="0" w:type="auto"/>
          </w:tcPr>
          <w:p w14:paraId="332E38F6" w14:textId="373EA729" w:rsidR="002918C0" w:rsidRPr="00AB7A48" w:rsidRDefault="00AB7A48" w:rsidP="008A145E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3D Cardan</w:t>
            </w:r>
            <w:bookmarkStart w:id="0" w:name="_GoBack"/>
            <w:bookmarkEnd w:id="0"/>
            <w:r w:rsidR="002918C0" w:rsidRPr="00AB7A48">
              <w:rPr>
                <w:rFonts w:ascii="Times New Roman" w:hAnsi="Times New Roman" w:cs="Times New Roman"/>
                <w:lang w:val="en-US"/>
              </w:rPr>
              <w:t xml:space="preserve"> angles</w:t>
            </w:r>
          </w:p>
        </w:tc>
      </w:tr>
      <w:tr w:rsidR="002918C0" w:rsidRPr="00AB7A48" w14:paraId="117A55A1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9770F4" w14:textId="77777777" w:rsidR="002918C0" w:rsidRPr="00AB7A48" w:rsidRDefault="002918C0" w:rsidP="008A145E">
            <w:pPr>
              <w:jc w:val="both"/>
              <w:rPr>
                <w:rFonts w:ascii="Times New Roman" w:hAnsi="Times New Roman" w:cs="Times New Roman"/>
                <w:b w:val="0"/>
                <w:lang w:val="en-US"/>
              </w:rPr>
            </w:pPr>
            <w:r w:rsidRPr="00AB7A48">
              <w:rPr>
                <w:rFonts w:ascii="Times New Roman" w:hAnsi="Times New Roman" w:cs="Times New Roman"/>
                <w:lang w:val="en-US"/>
              </w:rPr>
              <w:t>Label</w:t>
            </w:r>
          </w:p>
        </w:tc>
        <w:tc>
          <w:tcPr>
            <w:tcW w:w="0" w:type="auto"/>
          </w:tcPr>
          <w:p w14:paraId="59D52B56" w14:textId="77777777" w:rsidR="002918C0" w:rsidRPr="00AB7A48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AB7A48">
              <w:rPr>
                <w:rFonts w:ascii="Times New Roman" w:hAnsi="Times New Roman" w:cs="Times New Roman"/>
                <w:b/>
                <w:lang w:val="en-US"/>
              </w:rPr>
              <w:t>Name</w:t>
            </w:r>
          </w:p>
        </w:tc>
        <w:tc>
          <w:tcPr>
            <w:tcW w:w="0" w:type="auto"/>
          </w:tcPr>
          <w:p w14:paraId="61EC7541" w14:textId="77777777" w:rsidR="002918C0" w:rsidRPr="00AB7A48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AB7A48">
              <w:rPr>
                <w:rFonts w:ascii="Times New Roman" w:hAnsi="Times New Roman" w:cs="Times New Roman"/>
                <w:b/>
                <w:lang w:val="en-US"/>
              </w:rPr>
              <w:t>Label</w:t>
            </w:r>
          </w:p>
        </w:tc>
        <w:tc>
          <w:tcPr>
            <w:tcW w:w="0" w:type="auto"/>
          </w:tcPr>
          <w:p w14:paraId="475B37D9" w14:textId="77777777" w:rsidR="002918C0" w:rsidRPr="00AB7A48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lang w:val="en-US"/>
              </w:rPr>
            </w:pPr>
            <w:r w:rsidRPr="00AB7A48">
              <w:rPr>
                <w:rFonts w:ascii="Times New Roman" w:hAnsi="Times New Roman" w:cs="Times New Roman"/>
                <w:b/>
                <w:lang w:val="en-US"/>
              </w:rPr>
              <w:t>Name</w:t>
            </w:r>
          </w:p>
        </w:tc>
      </w:tr>
      <w:tr w:rsidR="002918C0" w:rsidRPr="00AB7A48" w14:paraId="3ED12C4B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D33B424" w14:textId="77777777" w:rsidR="002918C0" w:rsidRPr="00AB7A48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AB7A48">
              <w:rPr>
                <w:rFonts w:ascii="Times New Roman" w:hAnsi="Times New Roman" w:cs="Times New Roman"/>
                <w:lang w:val="en-US"/>
              </w:rPr>
              <w:t>Sp5_Sp4_FE</w:t>
            </w:r>
          </w:p>
        </w:tc>
        <w:tc>
          <w:tcPr>
            <w:tcW w:w="0" w:type="auto"/>
          </w:tcPr>
          <w:p w14:paraId="63929AD3" w14:textId="77777777" w:rsidR="002918C0" w:rsidRPr="00AB7A48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AB7A48">
              <w:rPr>
                <w:rFonts w:ascii="Times New Roman" w:hAnsi="Times New Roman" w:cs="Times New Roman"/>
                <w:lang w:val="en-US"/>
              </w:rPr>
              <w:t>Sp5_Sp4 Flexion/Extension</w:t>
            </w:r>
          </w:p>
        </w:tc>
        <w:tc>
          <w:tcPr>
            <w:tcW w:w="0" w:type="auto"/>
          </w:tcPr>
          <w:p w14:paraId="0A4A7104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He_Lab_Angle</w:t>
            </w:r>
            <w:proofErr w:type="spellEnd"/>
          </w:p>
        </w:tc>
        <w:tc>
          <w:tcPr>
            <w:tcW w:w="0" w:type="auto"/>
          </w:tcPr>
          <w:p w14:paraId="64DE4A31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Head_Lab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Angle</w:t>
            </w:r>
          </w:p>
        </w:tc>
      </w:tr>
      <w:tr w:rsidR="002918C0" w:rsidRPr="00AB7A48" w14:paraId="74C863D5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99D01B3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4_Sp3_FE</w:t>
            </w:r>
          </w:p>
        </w:tc>
        <w:tc>
          <w:tcPr>
            <w:tcW w:w="0" w:type="auto"/>
          </w:tcPr>
          <w:p w14:paraId="175722AC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Sp4_Sp3 </w:t>
            </w: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</w:p>
        </w:tc>
        <w:tc>
          <w:tcPr>
            <w:tcW w:w="0" w:type="auto"/>
          </w:tcPr>
          <w:p w14:paraId="04D9D0AB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Th_Lab_Angle</w:t>
            </w:r>
            <w:proofErr w:type="spellEnd"/>
          </w:p>
        </w:tc>
        <w:tc>
          <w:tcPr>
            <w:tcW w:w="0" w:type="auto"/>
          </w:tcPr>
          <w:p w14:paraId="3326DBBB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Thorax_Lab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Angle</w:t>
            </w:r>
          </w:p>
        </w:tc>
      </w:tr>
      <w:tr w:rsidR="002918C0" w:rsidRPr="008A145E" w14:paraId="7285C1F7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6AAC67C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3_Sp2_FE</w:t>
            </w:r>
          </w:p>
        </w:tc>
        <w:tc>
          <w:tcPr>
            <w:tcW w:w="0" w:type="auto"/>
          </w:tcPr>
          <w:p w14:paraId="208D504D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Sp3_Sp2 </w:t>
            </w: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</w:p>
        </w:tc>
        <w:tc>
          <w:tcPr>
            <w:tcW w:w="0" w:type="auto"/>
          </w:tcPr>
          <w:p w14:paraId="684E57DC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Pel_Lab_Angle</w:t>
            </w:r>
            <w:proofErr w:type="spellEnd"/>
          </w:p>
        </w:tc>
        <w:tc>
          <w:tcPr>
            <w:tcW w:w="0" w:type="auto"/>
          </w:tcPr>
          <w:p w14:paraId="208D947A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Pelvic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Angle</w:t>
            </w:r>
            <w:proofErr w:type="spellEnd"/>
          </w:p>
        </w:tc>
      </w:tr>
      <w:tr w:rsidR="002918C0" w:rsidRPr="00AB7A48" w14:paraId="7B92395A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06F2309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2_Sp1_FE</w:t>
            </w:r>
          </w:p>
        </w:tc>
        <w:tc>
          <w:tcPr>
            <w:tcW w:w="0" w:type="auto"/>
          </w:tcPr>
          <w:p w14:paraId="129FBEF4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Sp2_Sp1 </w:t>
            </w: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</w:p>
        </w:tc>
        <w:tc>
          <w:tcPr>
            <w:tcW w:w="0" w:type="auto"/>
          </w:tcPr>
          <w:p w14:paraId="156D5057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He_Th_Angle</w:t>
            </w:r>
            <w:proofErr w:type="spellEnd"/>
          </w:p>
        </w:tc>
        <w:tc>
          <w:tcPr>
            <w:tcW w:w="0" w:type="auto"/>
          </w:tcPr>
          <w:p w14:paraId="1DAFC7D7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Head_Thorax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Angle</w:t>
            </w:r>
          </w:p>
        </w:tc>
      </w:tr>
      <w:tr w:rsidR="002918C0" w:rsidRPr="00AB7A48" w14:paraId="0C27E4C4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3AF1F04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1_Pel_FE</w:t>
            </w:r>
          </w:p>
        </w:tc>
        <w:tc>
          <w:tcPr>
            <w:tcW w:w="0" w:type="auto"/>
          </w:tcPr>
          <w:p w14:paraId="6045B6E4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 xml:space="preserve">Sp1_Pelvis </w:t>
            </w: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</w:p>
        </w:tc>
        <w:tc>
          <w:tcPr>
            <w:tcW w:w="0" w:type="auto"/>
          </w:tcPr>
          <w:p w14:paraId="6D862BE2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Th_Pel_Angle</w:t>
            </w:r>
            <w:proofErr w:type="spellEnd"/>
          </w:p>
        </w:tc>
        <w:tc>
          <w:tcPr>
            <w:tcW w:w="0" w:type="auto"/>
          </w:tcPr>
          <w:p w14:paraId="4F4E5BE3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Thorax_Pelvis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Angle</w:t>
            </w:r>
          </w:p>
        </w:tc>
      </w:tr>
      <w:tr w:rsidR="002918C0" w:rsidRPr="00AB7A48" w14:paraId="3A588CC6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7FE9C0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</w:t>
            </w:r>
            <w:r w:rsidRPr="008A145E">
              <w:rPr>
                <w:rFonts w:ascii="Times New Roman" w:hAnsi="Times New Roman" w:cs="Times New Roman"/>
                <w:lang w:val="en-US"/>
              </w:rPr>
              <w:t>Sp5_Sp4_LB</w:t>
            </w:r>
          </w:p>
        </w:tc>
        <w:tc>
          <w:tcPr>
            <w:tcW w:w="0" w:type="auto"/>
          </w:tcPr>
          <w:p w14:paraId="53374D94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Sp5_Sp4 Lateral Bending</w:t>
            </w:r>
          </w:p>
        </w:tc>
        <w:tc>
          <w:tcPr>
            <w:tcW w:w="0" w:type="auto"/>
          </w:tcPr>
          <w:p w14:paraId="0BA81716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A_Th_Transl</w:t>
            </w:r>
            <w:proofErr w:type="spellEnd"/>
          </w:p>
        </w:tc>
        <w:tc>
          <w:tcPr>
            <w:tcW w:w="0" w:type="auto"/>
          </w:tcPr>
          <w:p w14:paraId="4A8A652F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Acromium_Thorax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Translation</w:t>
            </w:r>
          </w:p>
        </w:tc>
      </w:tr>
      <w:tr w:rsidR="002918C0" w:rsidRPr="008A145E" w14:paraId="2C0D1DF2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21D5374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</w:t>
            </w:r>
            <w:r w:rsidRPr="008A145E">
              <w:rPr>
                <w:rFonts w:ascii="Times New Roman" w:hAnsi="Times New Roman" w:cs="Times New Roman"/>
                <w:lang w:val="en-US"/>
              </w:rPr>
              <w:t>Sp4_Sp3_LB</w:t>
            </w:r>
          </w:p>
        </w:tc>
        <w:tc>
          <w:tcPr>
            <w:tcW w:w="0" w:type="auto"/>
          </w:tcPr>
          <w:p w14:paraId="6A178CF0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Sp4_Sp3 Lateral Bending</w:t>
            </w:r>
          </w:p>
        </w:tc>
        <w:tc>
          <w:tcPr>
            <w:tcW w:w="0" w:type="auto"/>
          </w:tcPr>
          <w:p w14:paraId="2486C083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Hip_Angle</w:t>
            </w:r>
            <w:proofErr w:type="spellEnd"/>
          </w:p>
        </w:tc>
        <w:tc>
          <w:tcPr>
            <w:tcW w:w="0" w:type="auto"/>
          </w:tcPr>
          <w:p w14:paraId="60941597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Hip </w:t>
            </w:r>
            <w:proofErr w:type="spellStart"/>
            <w:r w:rsidRPr="008A145E">
              <w:rPr>
                <w:rFonts w:ascii="Times New Roman" w:hAnsi="Times New Roman" w:cs="Times New Roman"/>
              </w:rPr>
              <w:t>Angle</w:t>
            </w:r>
            <w:proofErr w:type="spellEnd"/>
          </w:p>
        </w:tc>
      </w:tr>
      <w:tr w:rsidR="002918C0" w:rsidRPr="008A145E" w14:paraId="46CD2810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E428976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</w:t>
            </w:r>
            <w:r w:rsidRPr="008A145E">
              <w:rPr>
                <w:rFonts w:ascii="Times New Roman" w:hAnsi="Times New Roman" w:cs="Times New Roman"/>
                <w:lang w:val="en-US"/>
              </w:rPr>
              <w:t>Sp3_Sp2_LB</w:t>
            </w:r>
          </w:p>
        </w:tc>
        <w:tc>
          <w:tcPr>
            <w:tcW w:w="0" w:type="auto"/>
          </w:tcPr>
          <w:p w14:paraId="29A01E5A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Sp3_Sp2 Lateral Bending</w:t>
            </w:r>
          </w:p>
        </w:tc>
        <w:tc>
          <w:tcPr>
            <w:tcW w:w="0" w:type="auto"/>
          </w:tcPr>
          <w:p w14:paraId="7EB93C28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Knee_Angle</w:t>
            </w:r>
            <w:proofErr w:type="spellEnd"/>
          </w:p>
        </w:tc>
        <w:tc>
          <w:tcPr>
            <w:tcW w:w="0" w:type="auto"/>
          </w:tcPr>
          <w:p w14:paraId="2345C617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Knee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Angle</w:t>
            </w:r>
            <w:proofErr w:type="spellEnd"/>
          </w:p>
        </w:tc>
      </w:tr>
      <w:tr w:rsidR="002918C0" w:rsidRPr="008A145E" w14:paraId="6F684DEF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786C122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</w:t>
            </w:r>
            <w:r w:rsidRPr="008A145E">
              <w:rPr>
                <w:rFonts w:ascii="Times New Roman" w:hAnsi="Times New Roman" w:cs="Times New Roman"/>
                <w:lang w:val="en-US"/>
              </w:rPr>
              <w:t>Sp2_Sp1_LB</w:t>
            </w:r>
          </w:p>
        </w:tc>
        <w:tc>
          <w:tcPr>
            <w:tcW w:w="0" w:type="auto"/>
          </w:tcPr>
          <w:p w14:paraId="17AC0E98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Sp2_Sp1 Lateral Bending</w:t>
            </w:r>
          </w:p>
        </w:tc>
        <w:tc>
          <w:tcPr>
            <w:tcW w:w="0" w:type="auto"/>
          </w:tcPr>
          <w:p w14:paraId="3EB89D82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Ankle_Angle</w:t>
            </w:r>
            <w:proofErr w:type="spellEnd"/>
          </w:p>
        </w:tc>
        <w:tc>
          <w:tcPr>
            <w:tcW w:w="0" w:type="auto"/>
          </w:tcPr>
          <w:p w14:paraId="4B7F5839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ight</w:t>
            </w:r>
            <w:proofErr w:type="spellEnd"/>
            <w:r w:rsidRPr="008A145E">
              <w:rPr>
                <w:rFonts w:ascii="Times New Roman" w:hAnsi="Times New Roman" w:cs="Times New Roman"/>
              </w:rPr>
              <w:t>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eft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Ankle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A145E">
              <w:rPr>
                <w:rFonts w:ascii="Times New Roman" w:hAnsi="Times New Roman" w:cs="Times New Roman"/>
              </w:rPr>
              <w:t>Angle</w:t>
            </w:r>
            <w:proofErr w:type="spellEnd"/>
          </w:p>
        </w:tc>
      </w:tr>
      <w:tr w:rsidR="002918C0" w:rsidRPr="00AB7A48" w14:paraId="757FCC0F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F82B1C1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Sp1_Pel</w:t>
            </w:r>
            <w:r w:rsidRPr="008A145E">
              <w:rPr>
                <w:rFonts w:ascii="Times New Roman" w:hAnsi="Times New Roman" w:cs="Times New Roman"/>
                <w:lang w:val="en-US"/>
              </w:rPr>
              <w:t>_LB</w:t>
            </w:r>
          </w:p>
        </w:tc>
        <w:tc>
          <w:tcPr>
            <w:tcW w:w="0" w:type="auto"/>
          </w:tcPr>
          <w:p w14:paraId="23E9EA31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/Left Sp1_Pelvis Lateral Bending</w:t>
            </w:r>
          </w:p>
        </w:tc>
        <w:tc>
          <w:tcPr>
            <w:tcW w:w="0" w:type="auto"/>
          </w:tcPr>
          <w:p w14:paraId="5FCA32AA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0" w:type="auto"/>
          </w:tcPr>
          <w:p w14:paraId="6B068DEE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2918C0" w:rsidRPr="00AB7A48" w14:paraId="64FC4DCD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C44B2B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Sh_Th_LB</w:t>
            </w:r>
            <w:proofErr w:type="spellEnd"/>
          </w:p>
        </w:tc>
        <w:tc>
          <w:tcPr>
            <w:tcW w:w="0" w:type="auto"/>
          </w:tcPr>
          <w:p w14:paraId="7F8483DD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Shouder_Thorax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Lateral Bending</w:t>
            </w:r>
          </w:p>
        </w:tc>
        <w:tc>
          <w:tcPr>
            <w:tcW w:w="0" w:type="auto"/>
          </w:tcPr>
          <w:p w14:paraId="19C3ADEC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0" w:type="auto"/>
          </w:tcPr>
          <w:p w14:paraId="02F3FB4C" w14:textId="77777777" w:rsidR="002918C0" w:rsidRPr="008A145E" w:rsidRDefault="002918C0" w:rsidP="008A145E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2918C0" w:rsidRPr="00AB7A48" w14:paraId="6D03D8B9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419E59" w14:textId="77777777" w:rsidR="002918C0" w:rsidRPr="008A145E" w:rsidRDefault="002918C0" w:rsidP="008A145E">
            <w:pPr>
              <w:jc w:val="both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L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Sh_Th_AR</w:t>
            </w:r>
            <w:proofErr w:type="spellEnd"/>
          </w:p>
        </w:tc>
        <w:tc>
          <w:tcPr>
            <w:tcW w:w="0" w:type="auto"/>
          </w:tcPr>
          <w:p w14:paraId="766483E3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/Left 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Shoulder_Thorax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Axial Rotation</w:t>
            </w:r>
          </w:p>
        </w:tc>
        <w:tc>
          <w:tcPr>
            <w:tcW w:w="0" w:type="auto"/>
          </w:tcPr>
          <w:p w14:paraId="09248737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0" w:type="auto"/>
          </w:tcPr>
          <w:p w14:paraId="5964043F" w14:textId="77777777" w:rsidR="002918C0" w:rsidRPr="008A145E" w:rsidRDefault="002918C0" w:rsidP="008A145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</w:tr>
    </w:tbl>
    <w:p w14:paraId="479E2A5E" w14:textId="77777777" w:rsidR="002918C0" w:rsidRDefault="002918C0" w:rsidP="008A145E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4DFB6006" w14:textId="0DDC43A1" w:rsidR="00086D20" w:rsidRDefault="0079035B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7191B">
        <w:rPr>
          <w:rFonts w:ascii="Times New Roman" w:hAnsi="Times New Roman" w:cs="Times New Roman"/>
          <w:b/>
          <w:sz w:val="24"/>
          <w:szCs w:val="24"/>
          <w:lang w:val="en-US"/>
        </w:rPr>
        <w:t>Table 3</w:t>
      </w:r>
      <w:r w:rsidR="008A145E" w:rsidRPr="00B7191B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086D20" w:rsidRPr="00B7191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nven</w:t>
      </w:r>
      <w:r w:rsidR="00E32BE5">
        <w:rPr>
          <w:rFonts w:ascii="Times New Roman" w:hAnsi="Times New Roman" w:cs="Times New Roman"/>
          <w:b/>
          <w:sz w:val="24"/>
          <w:szCs w:val="24"/>
          <w:lang w:val="en-US"/>
        </w:rPr>
        <w:t xml:space="preserve">tion for </w:t>
      </w:r>
      <w:r w:rsidR="008A145E" w:rsidRPr="00B7191B">
        <w:rPr>
          <w:rFonts w:ascii="Times New Roman" w:hAnsi="Times New Roman" w:cs="Times New Roman"/>
          <w:b/>
          <w:sz w:val="24"/>
          <w:szCs w:val="24"/>
          <w:lang w:val="en-US"/>
        </w:rPr>
        <w:t>the planar angles.</w:t>
      </w:r>
    </w:p>
    <w:p w14:paraId="02CB96AC" w14:textId="77777777" w:rsidR="001877AA" w:rsidRPr="00B7191B" w:rsidRDefault="001877AA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elaSimples2"/>
        <w:tblW w:w="0" w:type="auto"/>
        <w:jc w:val="center"/>
        <w:tblLook w:val="04A0" w:firstRow="1" w:lastRow="0" w:firstColumn="1" w:lastColumn="0" w:noHBand="0" w:noVBand="1"/>
      </w:tblPr>
      <w:tblGrid>
        <w:gridCol w:w="1905"/>
        <w:gridCol w:w="2807"/>
      </w:tblGrid>
      <w:tr w:rsidR="00086D20" w:rsidRPr="00AB7A48" w14:paraId="32A284BC" w14:textId="77777777" w:rsidTr="008A14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04BFDEC2" w14:textId="77777777" w:rsidR="00086D20" w:rsidRPr="00AB7A48" w:rsidRDefault="00086D20" w:rsidP="00AB7A48">
            <w:pPr>
              <w:jc w:val="center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AB7A48">
              <w:rPr>
                <w:rFonts w:ascii="Times New Roman" w:hAnsi="Times New Roman" w:cs="Times New Roman"/>
                <w:sz w:val="24"/>
                <w:szCs w:val="24"/>
              </w:rPr>
              <w:t>Label</w:t>
            </w:r>
            <w:proofErr w:type="spellEnd"/>
          </w:p>
        </w:tc>
        <w:tc>
          <w:tcPr>
            <w:tcW w:w="2807" w:type="dxa"/>
          </w:tcPr>
          <w:p w14:paraId="4FD17C83" w14:textId="2B0A611C" w:rsidR="00086D20" w:rsidRPr="00AB7A48" w:rsidRDefault="00AB7A48" w:rsidP="00AB7A4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proofErr w:type="spellStart"/>
            <w:r w:rsidRPr="00AB7A48">
              <w:rPr>
                <w:rFonts w:ascii="Times New Roman" w:hAnsi="Times New Roman" w:cs="Times New Roman"/>
                <w:sz w:val="24"/>
                <w:szCs w:val="24"/>
              </w:rPr>
              <w:t>Convention</w:t>
            </w:r>
            <w:proofErr w:type="spellEnd"/>
          </w:p>
        </w:tc>
      </w:tr>
      <w:tr w:rsidR="00086D20" w:rsidRPr="008A145E" w14:paraId="1E168974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1FCADD4A" w14:textId="77777777" w:rsidR="00086D20" w:rsidRPr="008A145E" w:rsidRDefault="00086D20" w:rsidP="008A145E">
            <w:pPr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Sp5_Sp4_FE</w:t>
            </w:r>
          </w:p>
        </w:tc>
        <w:tc>
          <w:tcPr>
            <w:tcW w:w="2807" w:type="dxa"/>
          </w:tcPr>
          <w:p w14:paraId="4498342D" w14:textId="59529AC7" w:rsidR="00086D20" w:rsidRPr="008A145E" w:rsidRDefault="00086D20" w:rsidP="00F02D0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(</w:t>
            </w:r>
            <w:r w:rsidR="00F02D05">
              <w:rPr>
                <w:rFonts w:ascii="Times New Roman" w:hAnsi="Times New Roman" w:cs="Times New Roman"/>
              </w:rPr>
              <w:t>+</w:t>
            </w:r>
            <w:r w:rsidRPr="008A145E">
              <w:rPr>
                <w:rFonts w:ascii="Times New Roman" w:hAnsi="Times New Roman" w:cs="Times New Roman"/>
              </w:rPr>
              <w:t>)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</w:t>
            </w:r>
            <w:r w:rsidR="00F02D05" w:rsidRPr="008A145E">
              <w:rPr>
                <w:rFonts w:ascii="Times New Roman" w:hAnsi="Times New Roman" w:cs="Times New Roman"/>
              </w:rPr>
              <w:t>(</w:t>
            </w:r>
            <w:r w:rsidR="00F02D05">
              <w:rPr>
                <w:rFonts w:ascii="Times New Roman" w:hAnsi="Times New Roman" w:cs="Times New Roman"/>
              </w:rPr>
              <w:t>-</w:t>
            </w:r>
            <w:r w:rsidR="00F02D05" w:rsidRPr="008A145E">
              <w:rPr>
                <w:rFonts w:ascii="Times New Roman" w:hAnsi="Times New Roman" w:cs="Times New Roman"/>
              </w:rPr>
              <w:t>)</w:t>
            </w:r>
          </w:p>
        </w:tc>
      </w:tr>
      <w:tr w:rsidR="00086D20" w:rsidRPr="008A145E" w14:paraId="60F69C6D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61A3D838" w14:textId="77777777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4_Sp3_FE</w:t>
            </w:r>
          </w:p>
        </w:tc>
        <w:tc>
          <w:tcPr>
            <w:tcW w:w="2807" w:type="dxa"/>
          </w:tcPr>
          <w:p w14:paraId="65AAB535" w14:textId="006F5686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 (+)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(-)</w:t>
            </w:r>
          </w:p>
        </w:tc>
      </w:tr>
      <w:tr w:rsidR="00086D20" w:rsidRPr="008A145E" w14:paraId="3F350459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6FDBEA32" w14:textId="77777777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3_Sp2_FE</w:t>
            </w:r>
          </w:p>
        </w:tc>
        <w:tc>
          <w:tcPr>
            <w:tcW w:w="2807" w:type="dxa"/>
          </w:tcPr>
          <w:p w14:paraId="62B46FE1" w14:textId="099966EE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 (+)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(-)</w:t>
            </w:r>
          </w:p>
        </w:tc>
      </w:tr>
      <w:tr w:rsidR="00086D20" w:rsidRPr="008A145E" w14:paraId="312A288A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6FF49C9A" w14:textId="77777777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2_Sp1_FE</w:t>
            </w:r>
          </w:p>
        </w:tc>
        <w:tc>
          <w:tcPr>
            <w:tcW w:w="2807" w:type="dxa"/>
          </w:tcPr>
          <w:p w14:paraId="1628AAB9" w14:textId="0D07CB19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(+)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(-)</w:t>
            </w:r>
          </w:p>
        </w:tc>
      </w:tr>
      <w:tr w:rsidR="00086D20" w:rsidRPr="008A145E" w14:paraId="60442C64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39620BDA" w14:textId="77777777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Sp1_Pel_FE</w:t>
            </w:r>
          </w:p>
        </w:tc>
        <w:tc>
          <w:tcPr>
            <w:tcW w:w="2807" w:type="dxa"/>
          </w:tcPr>
          <w:p w14:paraId="016D7C3F" w14:textId="50250238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Flex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(+)/</w:t>
            </w:r>
            <w:proofErr w:type="spellStart"/>
            <w:r w:rsidRPr="008A145E">
              <w:rPr>
                <w:rFonts w:ascii="Times New Roman" w:hAnsi="Times New Roman" w:cs="Times New Roman"/>
              </w:rPr>
              <w:t>Extension</w:t>
            </w:r>
            <w:proofErr w:type="spellEnd"/>
            <w:r w:rsidRPr="008A145E">
              <w:rPr>
                <w:rFonts w:ascii="Times New Roman" w:hAnsi="Times New Roman" w:cs="Times New Roman"/>
              </w:rPr>
              <w:t xml:space="preserve"> (-)</w:t>
            </w:r>
          </w:p>
        </w:tc>
      </w:tr>
      <w:tr w:rsidR="00086D20" w:rsidRPr="008A145E" w14:paraId="08DD06E3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05936F47" w14:textId="77777777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Sp5_Sp4_LB</w:t>
            </w:r>
          </w:p>
          <w:p w14:paraId="3267D850" w14:textId="6F0EB05A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Sp5_Sp4_LB</w:t>
            </w:r>
          </w:p>
        </w:tc>
        <w:tc>
          <w:tcPr>
            <w:tcW w:w="2807" w:type="dxa"/>
          </w:tcPr>
          <w:p w14:paraId="2A8B834B" w14:textId="7B5BBF3C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-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+)</w:t>
            </w:r>
          </w:p>
          <w:p w14:paraId="54E24E27" w14:textId="22C92866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+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-)</w:t>
            </w:r>
          </w:p>
        </w:tc>
      </w:tr>
      <w:tr w:rsidR="00086D20" w:rsidRPr="008A145E" w14:paraId="30ED4099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3458CB27" w14:textId="3EC7EAC2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Sp4_Sp3_LB</w:t>
            </w:r>
          </w:p>
          <w:p w14:paraId="225DE857" w14:textId="4D766ED5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Sp4_Sp3_LB</w:t>
            </w:r>
          </w:p>
        </w:tc>
        <w:tc>
          <w:tcPr>
            <w:tcW w:w="2807" w:type="dxa"/>
          </w:tcPr>
          <w:p w14:paraId="7E1BFEDB" w14:textId="47CA1474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-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+)</w:t>
            </w:r>
          </w:p>
          <w:p w14:paraId="07A71C17" w14:textId="2E7F93E9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+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-)</w:t>
            </w:r>
          </w:p>
        </w:tc>
      </w:tr>
      <w:tr w:rsidR="00086D20" w:rsidRPr="008A145E" w14:paraId="2ABD2E20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39AB6EA3" w14:textId="33233BC0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Sp3_Sp2_LB</w:t>
            </w:r>
          </w:p>
          <w:p w14:paraId="18D407CC" w14:textId="69B7F64F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Sp3_Sp2_LB</w:t>
            </w:r>
          </w:p>
        </w:tc>
        <w:tc>
          <w:tcPr>
            <w:tcW w:w="2807" w:type="dxa"/>
          </w:tcPr>
          <w:p w14:paraId="115FF643" w14:textId="07D32984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-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+)</w:t>
            </w:r>
          </w:p>
          <w:p w14:paraId="193BEB43" w14:textId="6F5A2F74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+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-)</w:t>
            </w:r>
          </w:p>
        </w:tc>
      </w:tr>
      <w:tr w:rsidR="00086D20" w:rsidRPr="008A145E" w14:paraId="70817285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200AFADB" w14:textId="7E7EA0B7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Sp2_Sp1_LB</w:t>
            </w:r>
          </w:p>
          <w:p w14:paraId="369F51B9" w14:textId="6046656B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Sp2_Sp1_LB</w:t>
            </w:r>
          </w:p>
        </w:tc>
        <w:tc>
          <w:tcPr>
            <w:tcW w:w="2807" w:type="dxa"/>
          </w:tcPr>
          <w:p w14:paraId="61047478" w14:textId="6B86933F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-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+)</w:t>
            </w:r>
          </w:p>
          <w:p w14:paraId="190F06B8" w14:textId="24CBDAF0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+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-)</w:t>
            </w:r>
          </w:p>
        </w:tc>
      </w:tr>
      <w:tr w:rsidR="00086D20" w:rsidRPr="008A145E" w14:paraId="1408CC14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4D331DB5" w14:textId="08CC373A" w:rsidR="00086D20" w:rsidRPr="008A145E" w:rsidRDefault="00086D20" w:rsidP="008A145E">
            <w:pPr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RSp1_Pel_LB</w:t>
            </w:r>
          </w:p>
          <w:p w14:paraId="31134291" w14:textId="3D0782E5" w:rsidR="00086D20" w:rsidRPr="008A145E" w:rsidRDefault="00086D20" w:rsidP="008A145E">
            <w:pPr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</w:rPr>
              <w:t>LSp1_Pel_LB</w:t>
            </w:r>
          </w:p>
        </w:tc>
        <w:tc>
          <w:tcPr>
            <w:tcW w:w="2807" w:type="dxa"/>
          </w:tcPr>
          <w:p w14:paraId="2553D47E" w14:textId="1D34AC1D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-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+)</w:t>
            </w:r>
          </w:p>
          <w:p w14:paraId="4AED7E08" w14:textId="6989BDA5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+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-)</w:t>
            </w:r>
          </w:p>
        </w:tc>
      </w:tr>
      <w:tr w:rsidR="00086D20" w:rsidRPr="008A145E" w14:paraId="20E3AF49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35D2C962" w14:textId="0CE32604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Sh_Th_LB</w:t>
            </w:r>
            <w:proofErr w:type="spellEnd"/>
          </w:p>
          <w:p w14:paraId="3089E692" w14:textId="72847244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Sh_Th_LB</w:t>
            </w:r>
            <w:proofErr w:type="spellEnd"/>
          </w:p>
        </w:tc>
        <w:tc>
          <w:tcPr>
            <w:tcW w:w="2807" w:type="dxa"/>
          </w:tcPr>
          <w:p w14:paraId="21206C85" w14:textId="386FBFF1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 </w:t>
            </w:r>
            <w:r w:rsidRPr="008A145E">
              <w:rPr>
                <w:rFonts w:ascii="Times New Roman" w:hAnsi="Times New Roman" w:cs="Times New Roman"/>
              </w:rPr>
              <w:t>(-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+)</w:t>
            </w:r>
          </w:p>
          <w:p w14:paraId="355F3792" w14:textId="0A500DBA" w:rsidR="00086D20" w:rsidRPr="008A145E" w:rsidRDefault="00086D20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+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-)</w:t>
            </w:r>
          </w:p>
        </w:tc>
      </w:tr>
      <w:tr w:rsidR="00086D20" w:rsidRPr="008A145E" w14:paraId="32EEFF27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5" w:type="dxa"/>
          </w:tcPr>
          <w:p w14:paraId="7D1F3F4E" w14:textId="30E4FE05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Sh_Th_AR</w:t>
            </w:r>
            <w:proofErr w:type="spellEnd"/>
          </w:p>
          <w:p w14:paraId="59C855CA" w14:textId="32CC90FE" w:rsidR="00086D20" w:rsidRPr="008A145E" w:rsidRDefault="00086D20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Sh_Th_AR</w:t>
            </w:r>
            <w:proofErr w:type="spellEnd"/>
          </w:p>
        </w:tc>
        <w:tc>
          <w:tcPr>
            <w:tcW w:w="2807" w:type="dxa"/>
          </w:tcPr>
          <w:p w14:paraId="09CDEF52" w14:textId="77777777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 </w:t>
            </w:r>
            <w:r w:rsidRPr="008A145E">
              <w:rPr>
                <w:rFonts w:ascii="Times New Roman" w:hAnsi="Times New Roman" w:cs="Times New Roman"/>
              </w:rPr>
              <w:t>(-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+)</w:t>
            </w:r>
          </w:p>
          <w:p w14:paraId="75901127" w14:textId="3C62E326" w:rsidR="00086D20" w:rsidRPr="008A145E" w:rsidRDefault="00086D20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ight </w:t>
            </w:r>
            <w:r w:rsidRPr="008A145E">
              <w:rPr>
                <w:rFonts w:ascii="Times New Roman" w:hAnsi="Times New Roman" w:cs="Times New Roman"/>
              </w:rPr>
              <w:t>(+)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/Left </w:t>
            </w:r>
            <w:r w:rsidRPr="008A145E">
              <w:rPr>
                <w:rFonts w:ascii="Times New Roman" w:hAnsi="Times New Roman" w:cs="Times New Roman"/>
              </w:rPr>
              <w:t>(-)</w:t>
            </w:r>
          </w:p>
        </w:tc>
      </w:tr>
    </w:tbl>
    <w:p w14:paraId="49475087" w14:textId="4FE936CA" w:rsidR="008A145E" w:rsidRDefault="008A145E" w:rsidP="008A145E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2430E01" w14:textId="5657BA85" w:rsidR="00086D20" w:rsidRDefault="00C07364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877AA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Table </w:t>
      </w:r>
      <w:r w:rsidR="0079035B" w:rsidRPr="001877AA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8A145E" w:rsidRPr="001877A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086D20" w:rsidRPr="001877A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E32BE5">
        <w:rPr>
          <w:rFonts w:ascii="Times New Roman" w:hAnsi="Times New Roman" w:cs="Times New Roman"/>
          <w:b/>
          <w:sz w:val="24"/>
          <w:szCs w:val="24"/>
          <w:lang w:val="en-US"/>
        </w:rPr>
        <w:t>Convention for</w:t>
      </w:r>
      <w:r w:rsidR="00AB7A4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A145E" w:rsidRPr="001877AA">
        <w:rPr>
          <w:rFonts w:ascii="Times New Roman" w:hAnsi="Times New Roman" w:cs="Times New Roman"/>
          <w:b/>
          <w:sz w:val="24"/>
          <w:szCs w:val="24"/>
          <w:lang w:val="en-US"/>
        </w:rPr>
        <w:t>the tri-dimensional Cardan angles</w:t>
      </w:r>
      <w:r w:rsidR="00086D20" w:rsidRPr="001877A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p w14:paraId="31E12747" w14:textId="77777777" w:rsidR="001877AA" w:rsidRPr="001877AA" w:rsidRDefault="001877AA" w:rsidP="008A145E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elaSimples2"/>
        <w:tblW w:w="0" w:type="auto"/>
        <w:jc w:val="center"/>
        <w:tblLook w:val="04A0" w:firstRow="1" w:lastRow="0" w:firstColumn="1" w:lastColumn="0" w:noHBand="0" w:noVBand="1"/>
      </w:tblPr>
      <w:tblGrid>
        <w:gridCol w:w="1855"/>
        <w:gridCol w:w="4147"/>
      </w:tblGrid>
      <w:tr w:rsidR="00086D20" w:rsidRPr="00AB7A48" w14:paraId="6F37AB22" w14:textId="77777777" w:rsidTr="008A14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BF1A8B2" w14:textId="77777777" w:rsidR="00086D20" w:rsidRPr="00AB7A48" w:rsidRDefault="00086D20" w:rsidP="00AB7A4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B7A48">
              <w:rPr>
                <w:rFonts w:ascii="Times New Roman" w:hAnsi="Times New Roman" w:cs="Times New Roman"/>
                <w:sz w:val="24"/>
                <w:szCs w:val="24"/>
              </w:rPr>
              <w:t>Label</w:t>
            </w:r>
            <w:proofErr w:type="spellEnd"/>
          </w:p>
        </w:tc>
        <w:tc>
          <w:tcPr>
            <w:tcW w:w="0" w:type="auto"/>
          </w:tcPr>
          <w:p w14:paraId="00E1BDB6" w14:textId="3B5D22EE" w:rsidR="00086D20" w:rsidRPr="00AB7A48" w:rsidRDefault="00AB7A48" w:rsidP="00AB7A4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B7A48">
              <w:rPr>
                <w:rFonts w:ascii="Times New Roman" w:hAnsi="Times New Roman" w:cs="Times New Roman"/>
                <w:sz w:val="24"/>
                <w:szCs w:val="24"/>
              </w:rPr>
              <w:t>Convention</w:t>
            </w:r>
            <w:proofErr w:type="spellEnd"/>
          </w:p>
        </w:tc>
      </w:tr>
      <w:tr w:rsidR="00060337" w:rsidRPr="008A145E" w14:paraId="16488BC5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5AD2426" w14:textId="03CE7906" w:rsidR="00060337" w:rsidRPr="008A145E" w:rsidRDefault="00060337" w:rsidP="008A145E">
            <w:pPr>
              <w:rPr>
                <w:rFonts w:ascii="Times New Roman" w:hAnsi="Times New Roman" w:cs="Times New Roman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RHe_Lab_Angle</w:t>
            </w:r>
            <w:proofErr w:type="spellEnd"/>
          </w:p>
        </w:tc>
        <w:tc>
          <w:tcPr>
            <w:tcW w:w="0" w:type="auto"/>
          </w:tcPr>
          <w:p w14:paraId="3AB0F352" w14:textId="2618FDDC" w:rsidR="00060337" w:rsidRPr="008A145E" w:rsidRDefault="00060337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311113B8" w14:textId="407A22E2" w:rsidR="00060337" w:rsidRPr="008A145E" w:rsidRDefault="00060337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-)/Left (+)</w:t>
            </w:r>
          </w:p>
          <w:p w14:paraId="1E50A14B" w14:textId="18537BE9" w:rsidR="00060337" w:rsidRPr="008A145E" w:rsidRDefault="00060337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otation: Right </w:t>
            </w:r>
            <w:r w:rsidR="00B17E2E" w:rsidRPr="008A145E">
              <w:rPr>
                <w:rFonts w:ascii="Times New Roman" w:hAnsi="Times New Roman" w:cs="Times New Roman"/>
                <w:lang w:val="en-US"/>
              </w:rPr>
              <w:t>(-</w:t>
            </w:r>
            <w:r w:rsidRPr="008A145E">
              <w:rPr>
                <w:rFonts w:ascii="Times New Roman" w:hAnsi="Times New Roman" w:cs="Times New Roman"/>
                <w:lang w:val="en-US"/>
              </w:rPr>
              <w:t>)/Left (</w:t>
            </w:r>
            <w:r w:rsidR="00B17E2E" w:rsidRPr="008A145E">
              <w:rPr>
                <w:rFonts w:ascii="Times New Roman" w:hAnsi="Times New Roman" w:cs="Times New Roman"/>
                <w:lang w:val="en-US"/>
              </w:rPr>
              <w:t>+</w:t>
            </w:r>
            <w:r w:rsidRPr="008A145E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060337" w:rsidRPr="008A145E" w14:paraId="71F9388D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D7E1284" w14:textId="766942ED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</w:rPr>
              <w:t>LHe_Lab_Angle</w:t>
            </w:r>
            <w:proofErr w:type="spellEnd"/>
          </w:p>
        </w:tc>
        <w:tc>
          <w:tcPr>
            <w:tcW w:w="0" w:type="auto"/>
          </w:tcPr>
          <w:p w14:paraId="497E321C" w14:textId="77777777" w:rsidR="00060337" w:rsidRPr="008A145E" w:rsidRDefault="00060337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095547B3" w14:textId="3BB7E2FE" w:rsidR="00060337" w:rsidRPr="008A145E" w:rsidRDefault="00060337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+)/Left (-)</w:t>
            </w:r>
          </w:p>
          <w:p w14:paraId="089908F4" w14:textId="27AC443E" w:rsidR="00060337" w:rsidRPr="008A145E" w:rsidRDefault="00060337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otation: Right (+)/Left (-)</w:t>
            </w:r>
          </w:p>
        </w:tc>
      </w:tr>
      <w:tr w:rsidR="00060337" w:rsidRPr="008A145E" w14:paraId="6707AC68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15097B5" w14:textId="23059A6C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Th_Lab_Angle</w:t>
            </w:r>
            <w:proofErr w:type="spellEnd"/>
          </w:p>
        </w:tc>
        <w:tc>
          <w:tcPr>
            <w:tcW w:w="0" w:type="auto"/>
          </w:tcPr>
          <w:p w14:paraId="4A4AC024" w14:textId="77777777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30BA0330" w14:textId="77777777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-)/Left (+)</w:t>
            </w:r>
          </w:p>
          <w:p w14:paraId="1BD8CB9B" w14:textId="2F700626" w:rsidR="00060337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otation: Right (-)/Left (+)</w:t>
            </w:r>
          </w:p>
        </w:tc>
      </w:tr>
      <w:tr w:rsidR="00060337" w:rsidRPr="008A145E" w14:paraId="215489AD" w14:textId="77777777" w:rsidTr="00DE7E59">
        <w:trPr>
          <w:trHeight w:val="7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826D004" w14:textId="49ADA730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Th_Lab_Angle</w:t>
            </w:r>
            <w:proofErr w:type="spellEnd"/>
          </w:p>
        </w:tc>
        <w:tc>
          <w:tcPr>
            <w:tcW w:w="0" w:type="auto"/>
          </w:tcPr>
          <w:p w14:paraId="36B1183D" w14:textId="77777777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42FBAA4F" w14:textId="47A2B626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+)/Left (-)</w:t>
            </w:r>
          </w:p>
          <w:p w14:paraId="0407264A" w14:textId="15F993DC" w:rsidR="00060337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otation: Right (+)/Left (-)</w:t>
            </w:r>
          </w:p>
        </w:tc>
      </w:tr>
      <w:tr w:rsidR="00060337" w:rsidRPr="008A145E" w14:paraId="6BDB0375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2B889D9" w14:textId="570174B7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Pel_Lab_Angle</w:t>
            </w:r>
            <w:proofErr w:type="spellEnd"/>
          </w:p>
        </w:tc>
        <w:tc>
          <w:tcPr>
            <w:tcW w:w="0" w:type="auto"/>
          </w:tcPr>
          <w:p w14:paraId="78EB4EC8" w14:textId="77777777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763A4EDB" w14:textId="77777777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-)/Left (+)</w:t>
            </w:r>
          </w:p>
          <w:p w14:paraId="1C8D17E9" w14:textId="35F01FAB" w:rsidR="00060337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otation: Right (-)/Left (+)</w:t>
            </w:r>
          </w:p>
        </w:tc>
      </w:tr>
      <w:tr w:rsidR="00060337" w:rsidRPr="008A145E" w14:paraId="7142ADA7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3326C71" w14:textId="129048DD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Pel_Lab_Angle</w:t>
            </w:r>
            <w:proofErr w:type="spellEnd"/>
          </w:p>
        </w:tc>
        <w:tc>
          <w:tcPr>
            <w:tcW w:w="0" w:type="auto"/>
          </w:tcPr>
          <w:p w14:paraId="66D2D646" w14:textId="77777777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417323F4" w14:textId="77777777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+)/Left (-)</w:t>
            </w:r>
          </w:p>
          <w:p w14:paraId="0077068B" w14:textId="79373063" w:rsidR="00060337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otation: Right (+)/Left (-)</w:t>
            </w:r>
          </w:p>
        </w:tc>
      </w:tr>
      <w:tr w:rsidR="00060337" w:rsidRPr="008A145E" w14:paraId="748E943A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4484EFB" w14:textId="7D0CCB59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He_Th_Angle</w:t>
            </w:r>
            <w:proofErr w:type="spellEnd"/>
          </w:p>
        </w:tc>
        <w:tc>
          <w:tcPr>
            <w:tcW w:w="0" w:type="auto"/>
          </w:tcPr>
          <w:p w14:paraId="4FB92AF2" w14:textId="77777777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0DB154D1" w14:textId="77777777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-)/Left (+)</w:t>
            </w:r>
          </w:p>
          <w:p w14:paraId="350AA5FC" w14:textId="670F93AA" w:rsidR="00060337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otation: Right (-)/Left (+)</w:t>
            </w:r>
          </w:p>
        </w:tc>
      </w:tr>
      <w:tr w:rsidR="00060337" w:rsidRPr="008A145E" w14:paraId="668716E9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60CD17D" w14:textId="194DF39E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He_Th_Angle</w:t>
            </w:r>
            <w:proofErr w:type="spellEnd"/>
          </w:p>
        </w:tc>
        <w:tc>
          <w:tcPr>
            <w:tcW w:w="0" w:type="auto"/>
          </w:tcPr>
          <w:p w14:paraId="7EF0EC10" w14:textId="77777777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7B9D16FF" w14:textId="77777777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+)/Left (-)</w:t>
            </w:r>
          </w:p>
          <w:p w14:paraId="54CD6421" w14:textId="54883823" w:rsidR="00060337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otation: Right (+)/Left (-)</w:t>
            </w:r>
          </w:p>
        </w:tc>
      </w:tr>
      <w:tr w:rsidR="00060337" w:rsidRPr="00DE7E59" w14:paraId="0AF1329D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786C913" w14:textId="5C973A27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RTh_Pel_Angle</w:t>
            </w:r>
            <w:proofErr w:type="spellEnd"/>
          </w:p>
        </w:tc>
        <w:tc>
          <w:tcPr>
            <w:tcW w:w="0" w:type="auto"/>
          </w:tcPr>
          <w:p w14:paraId="721AC681" w14:textId="77777777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083E2E50" w14:textId="54214F0E" w:rsidR="000A1442" w:rsidRPr="008A145E" w:rsidRDefault="000A1442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Lateral Bending: Right 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(</w:t>
            </w:r>
            <w:r w:rsidR="00E82AB0">
              <w:rPr>
                <w:rFonts w:ascii="Times New Roman" w:hAnsi="Times New Roman" w:cs="Times New Roman"/>
                <w:lang w:val="en-US"/>
              </w:rPr>
              <w:t>-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)/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Left 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(</w:t>
            </w:r>
            <w:r w:rsidR="00E82AB0">
              <w:rPr>
                <w:rFonts w:ascii="Times New Roman" w:hAnsi="Times New Roman" w:cs="Times New Roman"/>
                <w:lang w:val="en-US"/>
              </w:rPr>
              <w:t>+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)</w:t>
            </w:r>
          </w:p>
          <w:p w14:paraId="38DCD557" w14:textId="6E81DF94" w:rsidR="00060337" w:rsidRPr="00DE7E59" w:rsidRDefault="000A1442" w:rsidP="00E82AB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otation: Right 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(</w:t>
            </w:r>
            <w:r w:rsidR="00E82AB0">
              <w:rPr>
                <w:rFonts w:ascii="Times New Roman" w:hAnsi="Times New Roman" w:cs="Times New Roman"/>
                <w:lang w:val="en-US"/>
              </w:rPr>
              <w:t>+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)/</w:t>
            </w:r>
            <w:r w:rsidRPr="008A145E">
              <w:rPr>
                <w:rFonts w:ascii="Times New Roman" w:hAnsi="Times New Roman" w:cs="Times New Roman"/>
                <w:lang w:val="en-US"/>
              </w:rPr>
              <w:t>Left (</w:t>
            </w:r>
            <w:r w:rsidR="00E82AB0">
              <w:rPr>
                <w:rFonts w:ascii="Times New Roman" w:hAnsi="Times New Roman" w:cs="Times New Roman"/>
                <w:lang w:val="en-US"/>
              </w:rPr>
              <w:t>-</w:t>
            </w:r>
            <w:r w:rsidRPr="008A145E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060337" w:rsidRPr="008A145E" w14:paraId="5F2476E1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F33CBE8" w14:textId="0C34B1D7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Th_Pel_Angle</w:t>
            </w:r>
            <w:proofErr w:type="spellEnd"/>
          </w:p>
        </w:tc>
        <w:tc>
          <w:tcPr>
            <w:tcW w:w="0" w:type="auto"/>
          </w:tcPr>
          <w:p w14:paraId="78662907" w14:textId="77777777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/Extension: Anterior (+)/Posterior (-)</w:t>
            </w:r>
          </w:p>
          <w:p w14:paraId="0240E7C9" w14:textId="77777777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Lateral Bending: Right (+)/Left (-)</w:t>
            </w:r>
          </w:p>
          <w:p w14:paraId="4122625E" w14:textId="332BEF55" w:rsidR="00060337" w:rsidRPr="008A145E" w:rsidRDefault="000A1442" w:rsidP="00E82AB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otation: Right 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(</w:t>
            </w:r>
            <w:r w:rsidR="00E82AB0">
              <w:rPr>
                <w:rFonts w:ascii="Times New Roman" w:hAnsi="Times New Roman" w:cs="Times New Roman"/>
                <w:lang w:val="en-US"/>
              </w:rPr>
              <w:t>-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)/</w:t>
            </w:r>
            <w:r w:rsidRPr="008A145E">
              <w:rPr>
                <w:rFonts w:ascii="Times New Roman" w:hAnsi="Times New Roman" w:cs="Times New Roman"/>
                <w:lang w:val="en-US"/>
              </w:rPr>
              <w:t xml:space="preserve">Left 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(</w:t>
            </w:r>
            <w:r w:rsidR="00E82AB0">
              <w:rPr>
                <w:rFonts w:ascii="Times New Roman" w:hAnsi="Times New Roman" w:cs="Times New Roman"/>
                <w:lang w:val="en-US"/>
              </w:rPr>
              <w:t>+</w:t>
            </w:r>
            <w:r w:rsidR="00E82AB0" w:rsidRPr="008A145E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060337" w:rsidRPr="00AB7A48" w14:paraId="5565D6CF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2630267" w14:textId="2B75536E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</w:t>
            </w:r>
            <w:r w:rsidR="00535D83" w:rsidRPr="008A145E">
              <w:rPr>
                <w:rFonts w:ascii="Times New Roman" w:hAnsi="Times New Roman" w:cs="Times New Roman"/>
                <w:lang w:val="en-US"/>
              </w:rPr>
              <w:t>/</w:t>
            </w:r>
            <w:proofErr w:type="spellStart"/>
            <w:r w:rsidR="00535D83" w:rsidRPr="008A145E">
              <w:rPr>
                <w:rFonts w:ascii="Times New Roman" w:hAnsi="Times New Roman" w:cs="Times New Roman"/>
                <w:lang w:val="en-US"/>
              </w:rPr>
              <w:t>L</w:t>
            </w:r>
            <w:r w:rsidRPr="008A145E">
              <w:rPr>
                <w:rFonts w:ascii="Times New Roman" w:hAnsi="Times New Roman" w:cs="Times New Roman"/>
                <w:lang w:val="en-US"/>
              </w:rPr>
              <w:t>A_Th_Transl</w:t>
            </w:r>
            <w:proofErr w:type="spellEnd"/>
          </w:p>
        </w:tc>
        <w:tc>
          <w:tcPr>
            <w:tcW w:w="0" w:type="auto"/>
          </w:tcPr>
          <w:p w14:paraId="49EF3B29" w14:textId="79BD6EA1" w:rsidR="00535D83" w:rsidRPr="008A145E" w:rsidRDefault="00535D83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Anterior (+)/Posterior (-)</w:t>
            </w:r>
          </w:p>
          <w:p w14:paraId="2EC424A3" w14:textId="77777777" w:rsidR="00060337" w:rsidRPr="008A145E" w:rsidRDefault="00535D83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ight (+)/Left (-)</w:t>
            </w:r>
          </w:p>
          <w:p w14:paraId="6F8ED3F2" w14:textId="635BD262" w:rsidR="00535D83" w:rsidRPr="008A145E" w:rsidRDefault="00535D83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Up (+)/Down (-)</w:t>
            </w:r>
          </w:p>
        </w:tc>
      </w:tr>
      <w:tr w:rsidR="00060337" w:rsidRPr="00AB7A48" w14:paraId="0D83D423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647350F" w14:textId="253FAADF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</w:rPr>
              <w:t>LHip_Angle</w:t>
            </w:r>
            <w:proofErr w:type="spellEnd"/>
          </w:p>
        </w:tc>
        <w:tc>
          <w:tcPr>
            <w:tcW w:w="0" w:type="auto"/>
          </w:tcPr>
          <w:p w14:paraId="2267EF85" w14:textId="085C934B" w:rsidR="000A1442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  (+)/Extension (-)</w:t>
            </w:r>
          </w:p>
          <w:p w14:paraId="4FFC52C3" w14:textId="77777777" w:rsidR="00060337" w:rsidRPr="008A145E" w:rsidRDefault="000A1442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Adduction</w:t>
            </w:r>
            <w:r w:rsidR="00060337" w:rsidRPr="008A145E">
              <w:rPr>
                <w:rFonts w:ascii="Times New Roman" w:hAnsi="Times New Roman" w:cs="Times New Roman"/>
                <w:lang w:val="en-US"/>
              </w:rPr>
              <w:t xml:space="preserve"> (+)/</w:t>
            </w:r>
            <w:r w:rsidRPr="008A145E">
              <w:rPr>
                <w:rFonts w:ascii="Times New Roman" w:hAnsi="Times New Roman" w:cs="Times New Roman"/>
                <w:lang w:val="en-US"/>
              </w:rPr>
              <w:t>Abduction</w:t>
            </w:r>
            <w:r w:rsidR="00060337" w:rsidRPr="008A145E">
              <w:rPr>
                <w:rFonts w:ascii="Times New Roman" w:hAnsi="Times New Roman" w:cs="Times New Roman"/>
                <w:lang w:val="en-US"/>
              </w:rPr>
              <w:t xml:space="preserve"> (-)</w:t>
            </w:r>
          </w:p>
          <w:p w14:paraId="189E5732" w14:textId="31F85498" w:rsidR="000A1442" w:rsidRPr="008A145E" w:rsidRDefault="00535D83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otation: </w:t>
            </w:r>
            <w:r w:rsidRPr="00DE7E59">
              <w:rPr>
                <w:rFonts w:ascii="Times New Roman" w:hAnsi="Times New Roman" w:cs="Times New Roman"/>
                <w:lang w:val="en-US"/>
              </w:rPr>
              <w:t>Internal</w:t>
            </w:r>
            <w:r w:rsidRPr="00E82AB0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A145E">
              <w:rPr>
                <w:rFonts w:ascii="Times New Roman" w:hAnsi="Times New Roman" w:cs="Times New Roman"/>
                <w:lang w:val="en-US"/>
              </w:rPr>
              <w:t>(+)/</w:t>
            </w:r>
            <w:r w:rsidRPr="00DE7E59">
              <w:rPr>
                <w:rFonts w:ascii="Times New Roman" w:hAnsi="Times New Roman" w:cs="Times New Roman"/>
                <w:lang w:val="en-US"/>
              </w:rPr>
              <w:t>External</w:t>
            </w:r>
            <w:r w:rsidRPr="00E82AB0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A145E">
              <w:rPr>
                <w:rFonts w:ascii="Times New Roman" w:hAnsi="Times New Roman" w:cs="Times New Roman"/>
                <w:lang w:val="en-US"/>
              </w:rPr>
              <w:t>(-)</w:t>
            </w:r>
          </w:p>
        </w:tc>
      </w:tr>
      <w:tr w:rsidR="00060337" w:rsidRPr="00AB7A48" w14:paraId="2E12FB7A" w14:textId="77777777" w:rsidTr="008A145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642AAB5" w14:textId="6D9B75FD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Knee_Angle</w:t>
            </w:r>
            <w:proofErr w:type="spellEnd"/>
          </w:p>
        </w:tc>
        <w:tc>
          <w:tcPr>
            <w:tcW w:w="0" w:type="auto"/>
          </w:tcPr>
          <w:p w14:paraId="2222DA2C" w14:textId="77777777" w:rsidR="00535D83" w:rsidRPr="008A145E" w:rsidRDefault="00535D83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Flexion  (+)/Extension (-)</w:t>
            </w:r>
          </w:p>
          <w:p w14:paraId="2E189D88" w14:textId="77777777" w:rsidR="00535D83" w:rsidRPr="008A145E" w:rsidRDefault="00535D83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Adduction (+)/Abduction (-)</w:t>
            </w:r>
          </w:p>
          <w:p w14:paraId="0D987D7E" w14:textId="01603231" w:rsidR="00060337" w:rsidRPr="008A145E" w:rsidRDefault="00535D83" w:rsidP="008A145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 xml:space="preserve">Rotation: </w:t>
            </w:r>
            <w:r w:rsidRPr="00DE7E59">
              <w:rPr>
                <w:rFonts w:ascii="Times New Roman" w:hAnsi="Times New Roman" w:cs="Times New Roman"/>
                <w:lang w:val="en-US"/>
              </w:rPr>
              <w:t>Internal</w:t>
            </w:r>
            <w:r w:rsidRPr="00E82AB0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A145E">
              <w:rPr>
                <w:rFonts w:ascii="Times New Roman" w:hAnsi="Times New Roman" w:cs="Times New Roman"/>
                <w:lang w:val="en-US"/>
              </w:rPr>
              <w:t>(+)/</w:t>
            </w:r>
            <w:r w:rsidRPr="00DE7E59">
              <w:rPr>
                <w:rFonts w:ascii="Times New Roman" w:hAnsi="Times New Roman" w:cs="Times New Roman"/>
                <w:lang w:val="en-US"/>
              </w:rPr>
              <w:t>External</w:t>
            </w:r>
            <w:r w:rsidRPr="00E82AB0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8A145E">
              <w:rPr>
                <w:rFonts w:ascii="Times New Roman" w:hAnsi="Times New Roman" w:cs="Times New Roman"/>
                <w:lang w:val="en-US"/>
              </w:rPr>
              <w:t>(-)</w:t>
            </w:r>
          </w:p>
        </w:tc>
      </w:tr>
      <w:tr w:rsidR="00060337" w:rsidRPr="00AB7A48" w14:paraId="1060AAB8" w14:textId="77777777" w:rsidTr="008A145E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A061F2C" w14:textId="2649BC7F" w:rsidR="00060337" w:rsidRPr="008A145E" w:rsidRDefault="00060337" w:rsidP="008A145E">
            <w:pPr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R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LAnkle_Angle</w:t>
            </w:r>
            <w:proofErr w:type="spellEnd"/>
          </w:p>
        </w:tc>
        <w:tc>
          <w:tcPr>
            <w:tcW w:w="0" w:type="auto"/>
          </w:tcPr>
          <w:p w14:paraId="145366CD" w14:textId="6FF78A2F" w:rsidR="00535D83" w:rsidRPr="008A145E" w:rsidRDefault="00535D83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PlantarFlexion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 xml:space="preserve">  (-)/</w:t>
            </w:r>
            <w:proofErr w:type="spellStart"/>
            <w:r w:rsidRPr="008A145E">
              <w:rPr>
                <w:rFonts w:ascii="Times New Roman" w:hAnsi="Times New Roman" w:cs="Times New Roman"/>
                <w:lang w:val="en-US"/>
              </w:rPr>
              <w:t>DorsiFlexion</w:t>
            </w:r>
            <w:proofErr w:type="spellEnd"/>
            <w:r w:rsidRPr="008A145E">
              <w:rPr>
                <w:rFonts w:ascii="Times New Roman" w:hAnsi="Times New Roman" w:cs="Times New Roman"/>
                <w:lang w:val="en-US"/>
              </w:rPr>
              <w:t>(+)</w:t>
            </w:r>
          </w:p>
          <w:p w14:paraId="5E9B80EA" w14:textId="77777777" w:rsidR="00535D83" w:rsidRPr="008A145E" w:rsidRDefault="00535D83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Adduction (+)/Abduction (-)</w:t>
            </w:r>
          </w:p>
          <w:p w14:paraId="54E2804B" w14:textId="6EE48A30" w:rsidR="00060337" w:rsidRPr="008A145E" w:rsidRDefault="00535D83" w:rsidP="008A145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8A145E">
              <w:rPr>
                <w:rFonts w:ascii="Times New Roman" w:hAnsi="Times New Roman" w:cs="Times New Roman"/>
                <w:lang w:val="en-US"/>
              </w:rPr>
              <w:t>Inversion (+)/Eversion (-)</w:t>
            </w:r>
          </w:p>
        </w:tc>
      </w:tr>
    </w:tbl>
    <w:p w14:paraId="5EF03335" w14:textId="40E7C4DD" w:rsidR="00086D20" w:rsidRPr="00471810" w:rsidRDefault="00086D20" w:rsidP="008A145E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sectPr w:rsidR="00086D20" w:rsidRPr="00471810" w:rsidSect="001877AA">
      <w:headerReference w:type="default" r:id="rId7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6608B6B" w14:textId="77777777" w:rsidR="00A43675" w:rsidRDefault="00A43675" w:rsidP="002918C0">
      <w:pPr>
        <w:spacing w:after="0" w:line="240" w:lineRule="auto"/>
      </w:pPr>
      <w:r>
        <w:separator/>
      </w:r>
    </w:p>
  </w:endnote>
  <w:endnote w:type="continuationSeparator" w:id="0">
    <w:p w14:paraId="1D6FFFD7" w14:textId="77777777" w:rsidR="00A43675" w:rsidRDefault="00A43675" w:rsidP="002918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B651516" w14:textId="77777777" w:rsidR="00A43675" w:rsidRDefault="00A43675" w:rsidP="002918C0">
      <w:pPr>
        <w:spacing w:after="0" w:line="240" w:lineRule="auto"/>
      </w:pPr>
      <w:r>
        <w:separator/>
      </w:r>
    </w:p>
  </w:footnote>
  <w:footnote w:type="continuationSeparator" w:id="0">
    <w:p w14:paraId="62D411A5" w14:textId="77777777" w:rsidR="00A43675" w:rsidRDefault="00A43675" w:rsidP="002918C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95974566"/>
      <w:docPartObj>
        <w:docPartGallery w:val="Page Numbers (Top of Page)"/>
        <w:docPartUnique/>
      </w:docPartObj>
    </w:sdtPr>
    <w:sdtEndPr/>
    <w:sdtContent>
      <w:p w14:paraId="745DA4BF" w14:textId="0FAFD6C0" w:rsidR="00620504" w:rsidRDefault="00620504" w:rsidP="001877AA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B7A48">
          <w:rPr>
            <w:noProof/>
          </w:rPr>
          <w:t>1</w:t>
        </w:r>
        <w:r>
          <w:fldChar w:fldCharType="end"/>
        </w:r>
      </w:p>
    </w:sdtContent>
  </w:sdt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1810"/>
    <w:rsid w:val="000600B9"/>
    <w:rsid w:val="00060337"/>
    <w:rsid w:val="00086D20"/>
    <w:rsid w:val="000A1442"/>
    <w:rsid w:val="001775FC"/>
    <w:rsid w:val="00182EFC"/>
    <w:rsid w:val="001877AA"/>
    <w:rsid w:val="00266E28"/>
    <w:rsid w:val="002918C0"/>
    <w:rsid w:val="00330979"/>
    <w:rsid w:val="00396A3F"/>
    <w:rsid w:val="004152EF"/>
    <w:rsid w:val="00471810"/>
    <w:rsid w:val="00535D83"/>
    <w:rsid w:val="005F2FBF"/>
    <w:rsid w:val="005F76D2"/>
    <w:rsid w:val="00620504"/>
    <w:rsid w:val="0079035B"/>
    <w:rsid w:val="007F55BB"/>
    <w:rsid w:val="008A145E"/>
    <w:rsid w:val="00970CEE"/>
    <w:rsid w:val="009766A8"/>
    <w:rsid w:val="00A320C8"/>
    <w:rsid w:val="00A43675"/>
    <w:rsid w:val="00AB7A48"/>
    <w:rsid w:val="00B17E2E"/>
    <w:rsid w:val="00B7191B"/>
    <w:rsid w:val="00C07364"/>
    <w:rsid w:val="00CE1BFE"/>
    <w:rsid w:val="00D3012A"/>
    <w:rsid w:val="00DE7E59"/>
    <w:rsid w:val="00E32BE5"/>
    <w:rsid w:val="00E82AB0"/>
    <w:rsid w:val="00F02D05"/>
    <w:rsid w:val="00FC5C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9E2E4B"/>
  <w15:chartTrackingRefBased/>
  <w15:docId w15:val="{738C95CD-18D1-4330-AA11-43F6A59F69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4718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2918C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918C0"/>
  </w:style>
  <w:style w:type="paragraph" w:styleId="Rodap">
    <w:name w:val="footer"/>
    <w:basedOn w:val="Normal"/>
    <w:link w:val="RodapChar"/>
    <w:uiPriority w:val="99"/>
    <w:unhideWhenUsed/>
    <w:rsid w:val="002918C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918C0"/>
  </w:style>
  <w:style w:type="table" w:styleId="TabelaSimples2">
    <w:name w:val="Plain Table 2"/>
    <w:basedOn w:val="Tabelanormal"/>
    <w:uiPriority w:val="42"/>
    <w:rsid w:val="008A145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Fontepargpadro"/>
    <w:uiPriority w:val="99"/>
    <w:unhideWhenUsed/>
    <w:rsid w:val="001877AA"/>
    <w:rPr>
      <w:color w:val="0563C1" w:themeColor="hyperlink"/>
      <w:u w:val="single"/>
    </w:rPr>
  </w:style>
  <w:style w:type="character" w:customStyle="1" w:styleId="apple-converted-space">
    <w:name w:val="apple-converted-space"/>
    <w:basedOn w:val="Fontepargpadro"/>
    <w:rsid w:val="001877AA"/>
  </w:style>
  <w:style w:type="paragraph" w:styleId="Textodebalo">
    <w:name w:val="Balloon Text"/>
    <w:basedOn w:val="Normal"/>
    <w:link w:val="TextodebaloChar"/>
    <w:uiPriority w:val="99"/>
    <w:semiHidden/>
    <w:unhideWhenUsed/>
    <w:rsid w:val="00F02D05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F02D05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c-motion.com/v3dwiki/index.php?title=Tutorial:_IOR_Gait_Full-Body_Model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974</Words>
  <Characters>5261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iana Aparecida</dc:creator>
  <cp:keywords/>
  <dc:description/>
  <cp:lastModifiedBy>Marcos Duarte</cp:lastModifiedBy>
  <cp:revision>3</cp:revision>
  <dcterms:created xsi:type="dcterms:W3CDTF">2017-03-02T05:16:00Z</dcterms:created>
  <dcterms:modified xsi:type="dcterms:W3CDTF">2017-03-02T05:39:00Z</dcterms:modified>
</cp:coreProperties>
</file>